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CCE30" w14:textId="41EA25F2" w:rsidR="0000249B" w:rsidRPr="00F17C4D" w:rsidRDefault="0000249B" w:rsidP="00F17C4D">
      <w:pPr>
        <w:pStyle w:val="Title"/>
        <w:spacing w:line="276" w:lineRule="auto"/>
        <w:rPr>
          <w:rFonts w:ascii="Times New Roman" w:hAnsi="Times New Roman" w:cs="Times New Roman"/>
        </w:rPr>
      </w:pPr>
      <w:r w:rsidRPr="00F17C4D">
        <w:rPr>
          <w:rFonts w:ascii="Times New Roman" w:hAnsi="Times New Roman" w:cs="Times New Roman"/>
        </w:rPr>
        <w:t>Visión del Proyecto</w:t>
      </w:r>
    </w:p>
    <w:p w14:paraId="306EF50F" w14:textId="5DD6E8D7" w:rsidR="0000249B" w:rsidRPr="00F17C4D" w:rsidRDefault="0000249B" w:rsidP="00F17C4D">
      <w:pPr>
        <w:spacing w:after="0" w:line="276" w:lineRule="auto"/>
        <w:jc w:val="right"/>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Fecha:</w:t>
      </w:r>
      <w:r w:rsidRPr="00F17C4D">
        <w:rPr>
          <w:rFonts w:ascii="Times New Roman" w:eastAsia="Times New Roman" w:hAnsi="Times New Roman" w:cs="Times New Roman"/>
          <w:sz w:val="24"/>
          <w:szCs w:val="24"/>
          <w:lang w:eastAsia="es-PE"/>
        </w:rPr>
        <w:t xml:space="preserve"> </w:t>
      </w:r>
      <w:r w:rsidR="00721AC5" w:rsidRPr="00F17C4D">
        <w:rPr>
          <w:rFonts w:ascii="Times New Roman" w:eastAsia="Times New Roman" w:hAnsi="Times New Roman" w:cs="Times New Roman"/>
          <w:sz w:val="24"/>
          <w:szCs w:val="24"/>
          <w:lang w:eastAsia="es-PE"/>
        </w:rPr>
        <w:t>27/08/2025</w:t>
      </w:r>
    </w:p>
    <w:p w14:paraId="2BBC1066" w14:textId="13006049" w:rsidR="0000249B" w:rsidRPr="00F17C4D" w:rsidRDefault="0000249B" w:rsidP="00F17C4D">
      <w:pPr>
        <w:spacing w:after="0" w:line="276" w:lineRule="auto"/>
        <w:jc w:val="right"/>
        <w:rPr>
          <w:rFonts w:ascii="Times New Roman" w:eastAsia="Times New Roman" w:hAnsi="Times New Roman" w:cs="Times New Roman"/>
          <w:bCs/>
          <w:sz w:val="24"/>
          <w:szCs w:val="24"/>
          <w:lang w:eastAsia="es-PE"/>
        </w:rPr>
      </w:pPr>
      <w:r w:rsidRPr="00F17C4D">
        <w:rPr>
          <w:rFonts w:ascii="Times New Roman" w:eastAsia="Times New Roman" w:hAnsi="Times New Roman" w:cs="Times New Roman"/>
          <w:b/>
          <w:bCs/>
          <w:sz w:val="24"/>
          <w:szCs w:val="24"/>
          <w:lang w:eastAsia="es-PE"/>
        </w:rPr>
        <w:t>Autor:</w:t>
      </w:r>
      <w:r w:rsidR="00721AC5" w:rsidRPr="00F17C4D">
        <w:rPr>
          <w:rFonts w:ascii="Times New Roman" w:eastAsia="Times New Roman" w:hAnsi="Times New Roman" w:cs="Times New Roman"/>
          <w:bCs/>
          <w:sz w:val="24"/>
          <w:szCs w:val="24"/>
          <w:lang w:eastAsia="es-PE"/>
        </w:rPr>
        <w:t xml:space="preserve"> </w:t>
      </w:r>
      <w:r w:rsidR="00871052" w:rsidRPr="00F17C4D">
        <w:rPr>
          <w:rFonts w:ascii="Times New Roman" w:eastAsia="Times New Roman" w:hAnsi="Times New Roman" w:cs="Times New Roman"/>
          <w:bCs/>
          <w:sz w:val="24"/>
          <w:szCs w:val="24"/>
          <w:lang w:eastAsia="es-PE"/>
        </w:rPr>
        <w:t>Benjamín</w:t>
      </w:r>
      <w:r w:rsidR="00721AC5" w:rsidRPr="00F17C4D">
        <w:rPr>
          <w:rFonts w:ascii="Times New Roman" w:eastAsia="Times New Roman" w:hAnsi="Times New Roman" w:cs="Times New Roman"/>
          <w:bCs/>
          <w:sz w:val="24"/>
          <w:szCs w:val="24"/>
          <w:lang w:eastAsia="es-PE"/>
        </w:rPr>
        <w:t xml:space="preserve"> Miranda Quispe</w:t>
      </w:r>
    </w:p>
    <w:p w14:paraId="79A1DD02" w14:textId="7E6FC57A" w:rsidR="00721AC5" w:rsidRPr="00F17C4D" w:rsidRDefault="00721AC5" w:rsidP="00F17C4D">
      <w:pPr>
        <w:spacing w:after="0" w:line="276" w:lineRule="auto"/>
        <w:jc w:val="right"/>
        <w:rPr>
          <w:rFonts w:ascii="Times New Roman" w:eastAsia="Times New Roman" w:hAnsi="Times New Roman" w:cs="Times New Roman"/>
          <w:bCs/>
          <w:sz w:val="24"/>
          <w:szCs w:val="24"/>
          <w:lang w:eastAsia="es-PE"/>
        </w:rPr>
      </w:pPr>
      <w:r w:rsidRPr="00F17C4D">
        <w:rPr>
          <w:rFonts w:ascii="Times New Roman" w:eastAsia="Times New Roman" w:hAnsi="Times New Roman" w:cs="Times New Roman"/>
          <w:bCs/>
          <w:sz w:val="24"/>
          <w:szCs w:val="24"/>
          <w:lang w:eastAsia="es-PE"/>
        </w:rPr>
        <w:t>Brandon Jair Chipana Salazar</w:t>
      </w:r>
    </w:p>
    <w:p w14:paraId="20F7CA3D" w14:textId="0281CC8D" w:rsidR="00721AC5" w:rsidRPr="00F17C4D" w:rsidRDefault="00721AC5" w:rsidP="00F17C4D">
      <w:pPr>
        <w:spacing w:after="0" w:line="276" w:lineRule="auto"/>
        <w:jc w:val="right"/>
        <w:rPr>
          <w:rFonts w:ascii="Times New Roman" w:hAnsi="Times New Roman" w:cs="Times New Roman"/>
          <w:color w:val="000000"/>
        </w:rPr>
      </w:pPr>
      <w:r w:rsidRPr="00F17C4D">
        <w:rPr>
          <w:rFonts w:ascii="Times New Roman" w:hAnsi="Times New Roman" w:cs="Times New Roman"/>
          <w:color w:val="000000"/>
        </w:rPr>
        <w:t xml:space="preserve">John Manuel </w:t>
      </w:r>
      <w:proofErr w:type="spellStart"/>
      <w:r w:rsidRPr="00F17C4D">
        <w:rPr>
          <w:rFonts w:ascii="Times New Roman" w:hAnsi="Times New Roman" w:cs="Times New Roman"/>
          <w:color w:val="000000"/>
        </w:rPr>
        <w:t>Villagarcia</w:t>
      </w:r>
      <w:proofErr w:type="spellEnd"/>
      <w:r w:rsidRPr="00F17C4D">
        <w:rPr>
          <w:rFonts w:ascii="Times New Roman" w:hAnsi="Times New Roman" w:cs="Times New Roman"/>
          <w:color w:val="000000"/>
        </w:rPr>
        <w:t xml:space="preserve"> Mendoza</w:t>
      </w:r>
    </w:p>
    <w:p w14:paraId="4890EC81" w14:textId="77134778" w:rsidR="00721AC5" w:rsidRPr="00F17C4D" w:rsidRDefault="005732A2" w:rsidP="00F17C4D">
      <w:pPr>
        <w:spacing w:after="0" w:line="276" w:lineRule="auto"/>
        <w:jc w:val="right"/>
        <w:rPr>
          <w:rFonts w:ascii="Times New Roman" w:eastAsia="Times New Roman" w:hAnsi="Times New Roman" w:cs="Times New Roman"/>
          <w:bCs/>
          <w:sz w:val="24"/>
          <w:szCs w:val="24"/>
          <w:lang w:eastAsia="es-PE"/>
        </w:rPr>
      </w:pPr>
      <w:proofErr w:type="spellStart"/>
      <w:r w:rsidRPr="00F17C4D">
        <w:rPr>
          <w:rFonts w:ascii="Times New Roman" w:eastAsia="Times New Roman" w:hAnsi="Times New Roman" w:cs="Times New Roman"/>
          <w:bCs/>
          <w:sz w:val="24"/>
          <w:szCs w:val="24"/>
          <w:lang w:eastAsia="es-PE"/>
        </w:rPr>
        <w:t>Victor</w:t>
      </w:r>
      <w:proofErr w:type="spellEnd"/>
      <w:r w:rsidRPr="00F17C4D">
        <w:rPr>
          <w:rFonts w:ascii="Times New Roman" w:eastAsia="Times New Roman" w:hAnsi="Times New Roman" w:cs="Times New Roman"/>
          <w:bCs/>
          <w:sz w:val="24"/>
          <w:szCs w:val="24"/>
          <w:lang w:eastAsia="es-PE"/>
        </w:rPr>
        <w:t xml:space="preserve"> Fernando </w:t>
      </w:r>
      <w:proofErr w:type="spellStart"/>
      <w:r w:rsidRPr="00F17C4D">
        <w:rPr>
          <w:rFonts w:ascii="Times New Roman" w:eastAsia="Times New Roman" w:hAnsi="Times New Roman" w:cs="Times New Roman"/>
          <w:bCs/>
          <w:sz w:val="24"/>
          <w:szCs w:val="24"/>
          <w:lang w:eastAsia="es-PE"/>
        </w:rPr>
        <w:t>Masias</w:t>
      </w:r>
      <w:proofErr w:type="spellEnd"/>
      <w:r w:rsidRPr="00F17C4D">
        <w:rPr>
          <w:rFonts w:ascii="Times New Roman" w:eastAsia="Times New Roman" w:hAnsi="Times New Roman" w:cs="Times New Roman"/>
          <w:bCs/>
          <w:sz w:val="24"/>
          <w:szCs w:val="24"/>
          <w:lang w:eastAsia="es-PE"/>
        </w:rPr>
        <w:t xml:space="preserve"> Baca</w:t>
      </w:r>
    </w:p>
    <w:p w14:paraId="715336BC" w14:textId="3DABAF45" w:rsidR="00721AC5" w:rsidRPr="00F17C4D" w:rsidRDefault="00721AC5" w:rsidP="00F17C4D">
      <w:pPr>
        <w:spacing w:after="0" w:line="276" w:lineRule="auto"/>
        <w:jc w:val="right"/>
        <w:rPr>
          <w:rFonts w:ascii="Times New Roman" w:eastAsia="Times New Roman" w:hAnsi="Times New Roman" w:cs="Times New Roman"/>
          <w:b/>
          <w:bCs/>
          <w:sz w:val="24"/>
          <w:szCs w:val="24"/>
          <w:lang w:eastAsia="es-PE"/>
        </w:rPr>
      </w:pPr>
    </w:p>
    <w:p w14:paraId="68CDEBA0" w14:textId="5F6E7667" w:rsidR="0000249B" w:rsidRPr="00F17C4D" w:rsidRDefault="0000249B" w:rsidP="00F17C4D">
      <w:pPr>
        <w:spacing w:after="0" w:line="276" w:lineRule="auto"/>
        <w:jc w:val="right"/>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Versión:</w:t>
      </w:r>
      <w:r w:rsidRPr="00F17C4D">
        <w:rPr>
          <w:rFonts w:ascii="Times New Roman" w:eastAsia="Times New Roman" w:hAnsi="Times New Roman" w:cs="Times New Roman"/>
          <w:sz w:val="24"/>
          <w:szCs w:val="24"/>
          <w:lang w:eastAsia="es-PE"/>
        </w:rPr>
        <w:t xml:space="preserve"> </w:t>
      </w:r>
      <w:r w:rsidR="00871052">
        <w:rPr>
          <w:rFonts w:ascii="Times New Roman" w:eastAsia="Times New Roman" w:hAnsi="Times New Roman" w:cs="Times New Roman"/>
          <w:sz w:val="24"/>
          <w:szCs w:val="24"/>
          <w:lang w:eastAsia="es-PE"/>
        </w:rPr>
        <w:t>3</w:t>
      </w:r>
      <w:r w:rsidR="00F16CED" w:rsidRPr="00F17C4D">
        <w:rPr>
          <w:rFonts w:ascii="Times New Roman" w:eastAsia="Times New Roman" w:hAnsi="Times New Roman" w:cs="Times New Roman"/>
          <w:sz w:val="24"/>
          <w:szCs w:val="24"/>
          <w:lang w:eastAsia="es-PE"/>
        </w:rPr>
        <w:t>.0</w:t>
      </w:r>
    </w:p>
    <w:p w14:paraId="24703A1A" w14:textId="0071C633" w:rsidR="00F17C4D" w:rsidRPr="00F17C4D" w:rsidRDefault="0000249B" w:rsidP="00F17C4D">
      <w:pPr>
        <w:pStyle w:val="Heading1"/>
        <w:spacing w:line="276" w:lineRule="auto"/>
      </w:pPr>
      <w:r w:rsidRPr="00F17C4D">
        <w:t>Introducción</w:t>
      </w:r>
    </w:p>
    <w:p w14:paraId="1FB5A6A6" w14:textId="584990FE" w:rsidR="007126C9" w:rsidRDefault="001918E5" w:rsidP="00F17C4D">
      <w:pPr>
        <w:pStyle w:val="NormalWeb"/>
        <w:spacing w:before="240" w:beforeAutospacing="0" w:after="240" w:afterAutospacing="0" w:line="276" w:lineRule="auto"/>
        <w:rPr>
          <w:color w:val="000000"/>
        </w:rPr>
      </w:pPr>
      <w:r>
        <w:rPr>
          <w:color w:val="000000"/>
        </w:rPr>
        <w:t xml:space="preserve">La obesidad y el sobrepeso son condiciones de salud física en la que los sujetos tienen una cantidad excesiva de grasa en el cuerpo. Este problema afecta indiscriminadamente tanto a niños como adultos. Siendo así que tan solo en </w:t>
      </w:r>
      <w:r w:rsidR="007A61B3">
        <w:rPr>
          <w:color w:val="000000"/>
        </w:rPr>
        <w:t>México</w:t>
      </w:r>
      <w:r>
        <w:rPr>
          <w:color w:val="000000"/>
        </w:rPr>
        <w:t xml:space="preserve"> la obesidad y el sobre peso afecta al 33% de los niños.</w:t>
      </w:r>
      <w:r>
        <w:rPr>
          <w:color w:val="000000"/>
        </w:rPr>
        <w:fldChar w:fldCharType="begin"/>
      </w:r>
      <w:r>
        <w:rPr>
          <w:color w:val="000000"/>
        </w:rPr>
        <w:instrText xml:space="preserve"> ADDIN ZOTERO_ITEM CSL_CITATION {"citationID":"DRvVZFYE","properties":{"formattedCitation":"[1]","plainCitation":"[1]","noteIndex":0},"citationItems":[{"id":71,"uris":["http://zotero.org/users/local/6PLh0muh/items/EYGDFJFM"],"itemData":{"id":71,"type":"article-journal","abstract":"El Objetivo del presente estudio fue “Comparar los hábitos alimenticios y estado nutricional en escolares de sexto grado en institución educativa urbano y rural. Distrito de Monsefú. Chiclayo, 2018”. Investigación cuantitativo, descriptivo, no experimental, comparativo, trasversal, cuya muestra estuvo conformada por 78 niños que cursaban el sexto grado de primaria en dos instituciones (zona urbana – zona rural), se utilizó como técnica la encuesta y dos instrumentos, el primero una ficha de valoración de estado nutricional y el segundo un cuestionario de 20 items con una confiabilidad por alpha de crombach (0.920); ambos validados por juicio de experto; Obteniendo como resultados que los niños se encuentran entre los 11 (u=42%, r=48%) y 12 años (u=45%, r=48%), el deporte más practicado es el futbol (u=49%, r=52%), el tiempo que invierte en el deporte es de 30 minutos (34%) y 2 horas (34%) en la I.E. urbana y en la I.E. rural es de 1 hora (32%); en ambas instituciones los niños refieren no jugar videojuegos (u=47%, r=80%); así mismo en ambos colegios se encuentra que los hábitos alimenticios son inadecuados (u=66%, r=64%), y el estado nutricional de los niños es normal (u=47%, r=68%), con un porcentaje considerable de sobre peso (u=28%, r=24%) y obesidad (u=23%, r=4%). Concluyendo que. Existe diferencia significativa entre el estado nutricional y la institución educativa (p=0.029) por lo que se afirma que hay asociación entre estado nutricional y procedencia del escolar; a su vez se comprueba que no hay asociación entre hábitos alimenticio y procedencia del escolar (p=0.861).","container-title":"Repositorio Institucional - USS","language":"spa","license":"info:eu-repo/semantics/openAccess","note":"Accepted: 2019-02-19T21:25:18Z\npublisher: Universidad Señor de Sipán","source":"repositorio.uss.edu.pe","title":"HÁBITOS ALIMENTICIOS Y ESTADO NUTRICIONAL EN ESCOLARES DE SEXTO GRADO EN INSTITUCIÓN EDUCATIVA URBANO Y RURAL. DISTRITO DE MONSEFÚ. CHICLAYO, 2018","URL":"https://repositorio.uss.edu.pe/handle/20.500.12802/5391","author":[{"family":"Llanos Alarcón","given":"Gaby Ingrith"}],"accessed":{"date-parts":[["2025",9,30]]},"issued":{"date-parts":[["2018"]]}}}],"schema":"https://github.com/citation-style-language/schema/raw/master/csl-citation.json"} </w:instrText>
      </w:r>
      <w:r>
        <w:rPr>
          <w:color w:val="000000"/>
        </w:rPr>
        <w:fldChar w:fldCharType="separate"/>
      </w:r>
      <w:r w:rsidRPr="001918E5">
        <w:t>[1]</w:t>
      </w:r>
      <w:r>
        <w:rPr>
          <w:color w:val="000000"/>
        </w:rPr>
        <w:fldChar w:fldCharType="end"/>
      </w:r>
      <w:r>
        <w:rPr>
          <w:color w:val="000000"/>
        </w:rPr>
        <w:t xml:space="preserve"> </w:t>
      </w:r>
      <w:r w:rsidR="007126C9">
        <w:rPr>
          <w:color w:val="000000"/>
        </w:rPr>
        <w:t>Tan solo en Chile se proyecta que para el año 2030, más de 200 mil personas podrían morir anualmente. Donde el 70% de la población padece de obesidad.</w:t>
      </w:r>
      <w:r w:rsidR="007126C9">
        <w:rPr>
          <w:color w:val="000000"/>
        </w:rPr>
        <w:fldChar w:fldCharType="begin"/>
      </w:r>
      <w:r w:rsidR="007126C9">
        <w:rPr>
          <w:color w:val="000000"/>
        </w:rPr>
        <w:instrText xml:space="preserve"> ADDIN ZOTERO_ITEM CSL_CITATION {"citationID":"zMGiyjPp","properties":{"formattedCitation":"[2]","plainCitation":"[2]","noteIndex":0},"citationItems":[{"id":21,"uris":["http://zotero.org/users/local/6PLh0muh/items/M7LCPIFH"],"itemData":{"id":21,"type":"article-journal","abstract":"El presente trabajo final de master consiste en un plan de negocios para comida rápida saludable\nque mezcla la calidad de productos con la experiencia en servicio y atención al cliente.\nLa ventaja más importante de este plan de negocios está en ofrecer una nueva propuesta de comida\nrápida a un precio conveniente, que contará con valor nutricional y substitutos saludables a los\nproductos preferidos por los amantes de la comida rápida, junto con una ventaja tecnológica que\nacercará los productos a nuestros clientes. Esta propuesta inicia a través de un servicio móvil a\ntravés de un Food Truck ubicado en la ciudad de Santiago de Chile; debido a que el 41% de los\nciudadanos chilenos consumen comida rápida. Nuestra propuesta busca ofrecer una nueva\nalternativa de comida saludable que no existe aún en esta ciudad, lo que nos convierte en una\nopción innovadora.","container-title":"Superintendencia Nacional de Educación Superior Universitaria - SUNEDU","language":"spa","license":"info:eu-repo/semantics/openAccess","note":"Accepted: 2021-01-15T15:21:38Z\npublisher: Universidad de Barcelona","source":"renati.sunedu.gob.pe","title":"Plan de negocios para la creación de una empresa de servicio móvil “Food Truck“ de comida rápida y saludable a base de superalimentos en Santiago de Chile","URL":"https://renati.sunedu.gob.pe/handle/renati/2031","author":[{"family":"Arizaga Jiménez","given":"Miguel Ángel"},{"family":"Arciniegas Delgado","given":"Paula Andrea"},{"family":"Arango Velásquez","given":"Ana María"},{"family":"Arce Monsalve","given":"Julián David"},{"family":"Mena Vergara","given":"María José"},{"family":"Arias Roa","given":"Julián Alberto"},{"family":"Arias Solano","given":"Alexandra"}],"accessed":{"date-parts":[["2025",9,19]]},"issued":{"date-parts":[["2018"]]}}}],"schema":"https://github.com/citation-style-language/schema/raw/master/csl-citation.json"} </w:instrText>
      </w:r>
      <w:r w:rsidR="007126C9">
        <w:rPr>
          <w:color w:val="000000"/>
        </w:rPr>
        <w:fldChar w:fldCharType="separate"/>
      </w:r>
      <w:r w:rsidR="007126C9" w:rsidRPr="007126C9">
        <w:t>[2]</w:t>
      </w:r>
      <w:r w:rsidR="007126C9">
        <w:rPr>
          <w:color w:val="000000"/>
        </w:rPr>
        <w:fldChar w:fldCharType="end"/>
      </w:r>
      <w:r w:rsidR="001B0768">
        <w:rPr>
          <w:color w:val="000000"/>
        </w:rPr>
        <w:t xml:space="preserve"> En </w:t>
      </w:r>
      <w:r w:rsidR="007A61B3">
        <w:rPr>
          <w:color w:val="000000"/>
        </w:rPr>
        <w:t>Brasil</w:t>
      </w:r>
      <w:r w:rsidR="001B0768">
        <w:rPr>
          <w:color w:val="000000"/>
        </w:rPr>
        <w:t xml:space="preserve"> un estudio que comparo la masa grasa de jóvenes que practican algún deporte indica que estos tienen un peso ideal se encuentran en un ideal de 10% de grasa.</w:t>
      </w:r>
      <w:r w:rsidR="001B0768">
        <w:rPr>
          <w:color w:val="000000"/>
        </w:rPr>
        <w:fldChar w:fldCharType="begin"/>
      </w:r>
      <w:r w:rsidR="001B0768">
        <w:rPr>
          <w:color w:val="000000"/>
        </w:rPr>
        <w:instrText xml:space="preserve"> ADDIN ZOTERO_ITEM CSL_CITATION {"citationID":"qT3X2rAZ","properties":{"formattedCitation":"[3]","plainCitation":"[3]","noteIndex":0},"citationItems":[{"id":54,"uris":["http://zotero.org/users/local/6PLh0muh/items/HUFT7C7T"],"itemData":{"id":54,"type":"article-journal","abstract":"El fútbol es un deporte donde la composición corporal es uno de los pilares para\nmejorar el rendimiento deportivo (velocidad, fuerza y agilidad) y el somatotipo ideal\nen este deporte es el mesomorfo que se caracteriza por la buena acumulación de\nmasa muscular. Objetivo: Evaluar la relación entre el somatotipo y el porcentaje de\ngrasa sobre el rendimiento deportivo. Metodología: Estudio de diseño no\nexperimental de nivel correlacional de corte transversal, la muestra fue de 47\njugadores y se utilizó el protocolo ISAK para evaluar el somatotipo y el porcentaje,\nel test de Cooper para evaluar el rendimiento deportivo, para evaluar la relación\nentre las variables se utilizó la prueba no paramétrica coeficiente de correlación de\nSpearman. Resultados: Se encontró que el somatotipo que predomina en los\njugadores fue el mesomorfo con un 74%, el endomorfo con el 17% y el ectomorfo\ncon el 9%, el porcentaje de grasa fue del 14.4% en promedio, además se encontró\nrelación inversa entre el somatotipo y el rendimiento deportivo en la prueba RHO\nde Spearman =-0.344 en la variable somatotipo con un nivel de significancia de\np=0.018, en la variable porcentaje de grasa se determinó en la prueba de RHO de\nSpearman =-0.629 con un nivel de significancia de p=0.000. Conclusión: Existe\nuna relación inversa entre el somatotipo y el rendimiento deportivo, asimismo se\nencontró a mayor porcentaje de grasa, menor es el rendimiento deportivo en\njugadores de fútbol, siendo estos resultados estadísticamente significativos.","container-title":"Repositorio Institucional - UCV","language":"spa","license":"info:eu-repo/semantics/openAccess","note":"Accepted: 2022-03-11T14:44:49Z\npublisher: Universidad César Vallejo","source":"repositorio.ucv.edu.pe","title":"Somatotipo y porcentaje de grasa en el rendimiento deportivo en jugadores de fútbol de la Academia Cantolao, 2021","URL":"https://repositorio.ucv.edu.pe/handle/20.500.12692/83658","author":[{"family":"Bardalez Baca","given":"Luis Antonio"},{"family":"Conde Mateus","given":"Erick"}],"accessed":{"date-parts":[["2025",9,30]]},"issued":{"date-parts":[["2021"]]}}}],"schema":"https://github.com/citation-style-language/schema/raw/master/csl-citation.json"} </w:instrText>
      </w:r>
      <w:r w:rsidR="001B0768">
        <w:rPr>
          <w:color w:val="000000"/>
        </w:rPr>
        <w:fldChar w:fldCharType="separate"/>
      </w:r>
      <w:r w:rsidR="001B0768" w:rsidRPr="001B0768">
        <w:t>[3]</w:t>
      </w:r>
      <w:r w:rsidR="001B0768">
        <w:rPr>
          <w:color w:val="000000"/>
        </w:rPr>
        <w:fldChar w:fldCharType="end"/>
      </w:r>
    </w:p>
    <w:p w14:paraId="474CE485" w14:textId="79B200C6" w:rsidR="001A1FA7" w:rsidRDefault="001B0768" w:rsidP="00F17C4D">
      <w:pPr>
        <w:pStyle w:val="NormalWeb"/>
        <w:spacing w:before="240" w:beforeAutospacing="0" w:after="240" w:afterAutospacing="0" w:line="276" w:lineRule="auto"/>
        <w:rPr>
          <w:color w:val="000000"/>
        </w:rPr>
      </w:pPr>
      <w:r>
        <w:rPr>
          <w:color w:val="000000"/>
        </w:rPr>
        <w:t>En nuestro contexto peruano un informe de la INEI señala que el 63.1% de la población mayor de 15 años padece de exceso de peso.</w:t>
      </w:r>
      <w:r>
        <w:rPr>
          <w:color w:val="000000"/>
        </w:rPr>
        <w:fldChar w:fldCharType="begin"/>
      </w:r>
      <w:r>
        <w:rPr>
          <w:color w:val="000000"/>
        </w:rPr>
        <w:instrText xml:space="preserve"> ADDIN ZOTERO_ITEM CSL_CITATION {"citationID":"XVhu1YpB","properties":{"formattedCitation":"[4]","plainCitation":"[4]","noteIndex":0},"citationItems":[{"id":48,"uris":["http://zotero.org/users/local/6PLh0muh/items/C463WX39"],"itemData":{"id":48,"type":"document","title":"Estrada Torres, C. G., &amp; Reinoso Farro, R. M..pdf","URL":"https://repositorio.autonoma.edu.pe/bitstream/handle/20.500.13067/2979/Estrada%20Torres%2c%20C.%20G.%2c%20%26%20Reinoso%20Farro%2c%20R.%20M..pdf?sequence=1&amp;isAllowed=y","accessed":{"date-parts":[["2025",9,30]]}}}],"schema":"https://github.com/citation-style-language/schema/raw/master/csl-citation.json"} </w:instrText>
      </w:r>
      <w:r>
        <w:rPr>
          <w:color w:val="000000"/>
        </w:rPr>
        <w:fldChar w:fldCharType="separate"/>
      </w:r>
      <w:r w:rsidRPr="001B0768">
        <w:t>[4]</w:t>
      </w:r>
      <w:r>
        <w:rPr>
          <w:color w:val="000000"/>
        </w:rPr>
        <w:fldChar w:fldCharType="end"/>
      </w:r>
      <w:r>
        <w:rPr>
          <w:color w:val="000000"/>
        </w:rPr>
        <w:t xml:space="preserve"> Además, en ciudades como Trujillo y Lima el 62.17% de los habitantes de 20 a 39 años presenta sobrepeso y obesidad.</w:t>
      </w:r>
      <w:r>
        <w:rPr>
          <w:color w:val="000000"/>
        </w:rPr>
        <w:fldChar w:fldCharType="begin"/>
      </w:r>
      <w:r>
        <w:rPr>
          <w:color w:val="000000"/>
        </w:rPr>
        <w:instrText xml:space="preserve"> ADDIN ZOTERO_ITEM CSL_CITATION {"citationID":"rgegsWYt","properties":{"formattedCitation":"[4]","plainCitation":"[4]","noteIndex":0},"citationItems":[{"id":48,"uris":["http://zotero.org/users/local/6PLh0muh/items/C463WX39"],"itemData":{"id":48,"type":"document","title":"Estrada Torres, C. G., &amp; Reinoso Farro, R. M..pdf","URL":"https://repositorio.autonoma.edu.pe/bitstream/handle/20.500.13067/2979/Estrada%20Torres%2c%20C.%20G.%2c%20%26%20Reinoso%20Farro%2c%20R.%20M..pdf?sequence=1&amp;isAllowed=y","accessed":{"date-parts":[["2025",9,30]]}}}],"schema":"https://github.com/citation-style-language/schema/raw/master/csl-citation.json"} </w:instrText>
      </w:r>
      <w:r>
        <w:rPr>
          <w:color w:val="000000"/>
        </w:rPr>
        <w:fldChar w:fldCharType="separate"/>
      </w:r>
      <w:r w:rsidRPr="001B0768">
        <w:t>[4]</w:t>
      </w:r>
      <w:r>
        <w:rPr>
          <w:color w:val="000000"/>
        </w:rPr>
        <w:fldChar w:fldCharType="end"/>
      </w:r>
      <w:r w:rsidR="007A61B3">
        <w:rPr>
          <w:color w:val="000000"/>
        </w:rPr>
        <w:t xml:space="preserve"> Es por ello que para mejorar la salud física, mental y hasta psicológica la personas recurren a centros de deporte llamados gimnasio donde a base de ejercicio y entrenamiento constante pueden mejorar su condición física. Siendo que esta industria ah mostrado un crecimiento notable. Y </w:t>
      </w:r>
      <w:r w:rsidR="009B7A66">
        <w:rPr>
          <w:color w:val="000000"/>
        </w:rPr>
        <w:t xml:space="preserve">en </w:t>
      </w:r>
      <w:r w:rsidR="007A61B3">
        <w:rPr>
          <w:color w:val="000000"/>
        </w:rPr>
        <w:t xml:space="preserve">los últimos 10 años </w:t>
      </w:r>
      <w:r w:rsidR="009B7A66">
        <w:rPr>
          <w:color w:val="000000"/>
        </w:rPr>
        <w:t>la cantidad de estos centros de deporte han ido aumentado tanto que para el 2012 el país contaba con 1128 gimnasios donde se generó millones de dólares en base a membresías y otros.</w:t>
      </w:r>
      <w:r w:rsidR="009B7A66">
        <w:rPr>
          <w:color w:val="000000"/>
        </w:rPr>
        <w:fldChar w:fldCharType="begin"/>
      </w:r>
      <w:r w:rsidR="009B7A66">
        <w:rPr>
          <w:color w:val="000000"/>
        </w:rPr>
        <w:instrText xml:space="preserve"> ADDIN ZOTERO_ITEM CSL_CITATION {"citationID":"8ksdplbp","properties":{"formattedCitation":"[5]","plainCitation":"[5]","noteIndex":0},"citationItems":[{"id":78,"uris":["http://zotero.org/users/local/6PLh0muh/items/UG923EGP"],"itemData":{"id":78,"type":"article-journal","abstract":"La investigación titulada “Propuesta de implementación del área de nutrición libre de suplementación dietética para incrementar la rentabilidad del gimnasio Sport – Gym”, tiene como finalidad presentar la metodología de implementación y operación para que este nuevo servicio de nutrición generé a posterioridad el incremento de la rentabilidad del negocio.\n\nLa presente investigación es de tipo mixta, enfoque holístico, considerando variables cualitativas y cuantitativas como una sinergia para profundizar en el logro del conocimiento, en la cual se aplicó a los clientes y trabajadores del gimnasio Sport – Gym, todo ello mediante el cumplimiento de los objetivos y haciendo uso de las técnicas adecuadas. Asimismo, se empleó mediante herramientas económicas la viabilidad de la propuesta para así, el emprendedor disponga de las herramientas necesarias para la inversión.\n\nSe concluye mediante los resultados de campo y la justificación económica - financiera de ser una tentativa de inversión para los gimnasios existentes, ya que se promueve un concepto de vida fitness aún más fuerte, teniendo como objetivo el bienestar del ser humano. Lo cual representa la necesidad creciente del ser humano por sentirse mejor y verse bien.","language":"spa","note":"publisher: Universidad Privada Norbert Wiener","source":"repositorio.uwiener.edu.pe","title":"Propuesta de implementación del área de nutrición libre de suplementación dietética para incrementar la rentabilidad del Gimnasio Sport – Gym","URL":"https://hdl.handle.net/20.500.13053/1546","author":[{"family":"Galindo Muñoz","given":"Alejandro Simón"}],"accessed":{"date-parts":[["2025",9,30]]},"issued":{"date-parts":[["2018",3,8]]}}}],"schema":"https://github.com/citation-style-language/schema/raw/master/csl-citation.json"} </w:instrText>
      </w:r>
      <w:r w:rsidR="009B7A66">
        <w:rPr>
          <w:color w:val="000000"/>
        </w:rPr>
        <w:fldChar w:fldCharType="separate"/>
      </w:r>
      <w:r w:rsidR="009B7A66" w:rsidRPr="009B7A66">
        <w:t>[5]</w:t>
      </w:r>
      <w:r w:rsidR="009B7A66">
        <w:rPr>
          <w:color w:val="000000"/>
        </w:rPr>
        <w:fldChar w:fldCharType="end"/>
      </w:r>
      <w:r w:rsidR="009B7A66">
        <w:rPr>
          <w:color w:val="000000"/>
        </w:rPr>
        <w:t xml:space="preserve"> Sin embargo, un informe señalo que el 80% de los peruanos que cuentan con una membrecía abandonan la misma por diversas razones, siendo que solo el 20% de estos permanecen en los gimnasios.</w:t>
      </w:r>
      <w:r w:rsidR="00F13FF7">
        <w:rPr>
          <w:color w:val="000000"/>
        </w:rPr>
        <w:fldChar w:fldCharType="begin"/>
      </w:r>
      <w:r w:rsidR="00F13FF7">
        <w:rPr>
          <w:color w:val="000000"/>
        </w:rPr>
        <w:instrText xml:space="preserve"> ADDIN ZOTERO_ITEM CSL_CITATION {"citationID":"2j18tSUn","properties":{"formattedCitation":"[6]","plainCitation":"[6]","noteIndex":0},"citationItems":[{"id":64,"uris":["http://zotero.org/users/local/6PLh0muh/items/IFAPFA6B"],"itemData":{"id":64,"type":"article-journal","abstract":"Cybertesis UNMSM","language":"es","note":"publisher: Universidad Nacional Mayor de San Marcos","source":"cybertesis.unmsm.edu.pe","title":"Estado nutricional y riesgo de trastorno de conducta alimentaria en deportistas calificados relacionados con tipo de deporte durante pandemia COVID-19, Lima 2021","URL":"https://cybertesis.unmsm.edu.pe/item/6e3bc379-7d73-4659-b845-e7fd747fe48b","author":[{"family":"Alvarez","given":"Tejada"},{"family":"Pamela","given":"Nadine"}],"accessed":{"date-parts":[["2025",9,30]]},"issued":{"date-parts":[["2022"]]}}}],"schema":"https://github.com/citation-style-language/schema/raw/master/csl-citation.json"} </w:instrText>
      </w:r>
      <w:r w:rsidR="00F13FF7">
        <w:rPr>
          <w:color w:val="000000"/>
        </w:rPr>
        <w:fldChar w:fldCharType="separate"/>
      </w:r>
      <w:r w:rsidR="00F13FF7" w:rsidRPr="00F13FF7">
        <w:t>[6]</w:t>
      </w:r>
      <w:r w:rsidR="00F13FF7">
        <w:rPr>
          <w:color w:val="000000"/>
        </w:rPr>
        <w:fldChar w:fldCharType="end"/>
      </w:r>
    </w:p>
    <w:p w14:paraId="1AD71368" w14:textId="77777777" w:rsidR="00C8307C" w:rsidRDefault="00F17C4D" w:rsidP="00F17C4D">
      <w:pPr>
        <w:pStyle w:val="NormalWeb"/>
        <w:spacing w:before="240" w:beforeAutospacing="0" w:after="240" w:afterAutospacing="0" w:line="276" w:lineRule="auto"/>
        <w:rPr>
          <w:color w:val="000000"/>
        </w:rPr>
      </w:pPr>
      <w:r w:rsidRPr="00F17C4D">
        <w:rPr>
          <w:color w:val="000000"/>
        </w:rPr>
        <w:t xml:space="preserve">Siendo </w:t>
      </w:r>
      <w:r w:rsidR="001A1FA7">
        <w:rPr>
          <w:color w:val="000000"/>
        </w:rPr>
        <w:t>entre las</w:t>
      </w:r>
      <w:r w:rsidRPr="00F17C4D">
        <w:rPr>
          <w:color w:val="000000"/>
        </w:rPr>
        <w:t xml:space="preserve"> principal</w:t>
      </w:r>
      <w:r w:rsidR="001A1FA7">
        <w:rPr>
          <w:color w:val="000000"/>
        </w:rPr>
        <w:t>es</w:t>
      </w:r>
      <w:r w:rsidRPr="00F17C4D">
        <w:rPr>
          <w:color w:val="000000"/>
        </w:rPr>
        <w:t xml:space="preserve"> </w:t>
      </w:r>
      <w:r w:rsidR="001A1FA7">
        <w:rPr>
          <w:color w:val="000000"/>
        </w:rPr>
        <w:t xml:space="preserve">causas por la que los peruanos abandonan estos centros se deben </w:t>
      </w:r>
      <w:r w:rsidRPr="00F17C4D">
        <w:rPr>
          <w:color w:val="000000"/>
        </w:rPr>
        <w:t xml:space="preserve">la mala </w:t>
      </w:r>
      <w:r w:rsidR="001A1FA7" w:rsidRPr="00F17C4D">
        <w:rPr>
          <w:color w:val="000000"/>
        </w:rPr>
        <w:t>alimentación</w:t>
      </w:r>
      <w:r w:rsidR="001A1FA7">
        <w:rPr>
          <w:color w:val="000000"/>
        </w:rPr>
        <w:t>. Ya que en el Perú actualmente según cifras del colegio de Nutricionistas del Perú solo 9 millones de personas tienen esta profesión.</w:t>
      </w:r>
      <w:r w:rsidR="00C8307C">
        <w:rPr>
          <w:color w:val="000000"/>
        </w:rPr>
        <w:fldChar w:fldCharType="begin"/>
      </w:r>
      <w:r w:rsidR="00C8307C">
        <w:rPr>
          <w:color w:val="000000"/>
        </w:rPr>
        <w:instrText xml:space="preserve"> ADDIN ZOTERO_ITEM CSL_CITATION {"citationID":"9z0LU565","properties":{"formattedCitation":"[7]","plainCitation":"[7]","noteIndex":0},"citationItems":[{"id":63,"uris":["http://zotero.org/users/local/6PLh0muh/items/SDIXM26N"],"itemData":{"id":63,"type":"article-journal","abstract":"El presente trabajo de investigación tiene como objetivo principal determinar la viabilidad económica de implementar una plataforma digital de servicios nutricionales llamada NutriSmart, para personas que realizan actividad física o deporte. El mercado peruano está experimentando un crecimiento en la actividad física y la conciencia sobre la alimentación saludable, impulsado por la pandemia de COVID-19, lo cual resulta un entorno propicio para la implementación de la solución propuesta, la cual se apoya en Inteligencia Artificial para el aprovechamiento de los datos de actividad física de dispositivos wearables y así ofrecer un alto nivel de personalización en el servicio nutricional, generando una evaluación del deportista y un plan nutricional a medida y ajustable. El plan de negocio está dirigido a personas que practican ejercicio y deporte en Lima Moderna, de niveles socioeconómicos A y B, entre los 25 y 55 años. La investigación de mercado se realizó mediante entrevistas a 12 expertos en el mercado de bienestar y deporte y mediante encuestas a 400 deportistas, donde se pudo comprobar la necesidad de servicios nutricionales en el público objetivo y el interés por la solución propuesta. Finalmente, en la evaluación económica se concluye que el modelo de negocio es rentable.","language":"Español","note":"publisher: Universidad ESAN","source":"repositorio.esan.edu.pe","title":"Plan de Negocio para determinar la viabilidad económica de implementar una plataforma digital de servicios de nutrición NutriSmart para personas que practican deporte o actividad física en Lima Moderna","URL":"https://hdl.handle.net/20.500.12640/3963","author":[{"family":"Espino Ormeño","given":"Diego Fernando"},{"family":"Mendoza","given":"Garcia"},{"family":"Vivas Bautista","given":"Lucero Trilce"}],"accessed":{"date-parts":[["2025",9,30]]},"issued":{"date-parts":[["2024"]]}}}],"schema":"https://github.com/citation-style-language/schema/raw/master/csl-citation.json"} </w:instrText>
      </w:r>
      <w:r w:rsidR="00C8307C">
        <w:rPr>
          <w:color w:val="000000"/>
        </w:rPr>
        <w:fldChar w:fldCharType="separate"/>
      </w:r>
      <w:r w:rsidR="00C8307C" w:rsidRPr="00C8307C">
        <w:t>[7]</w:t>
      </w:r>
      <w:r w:rsidR="00C8307C">
        <w:rPr>
          <w:color w:val="000000"/>
        </w:rPr>
        <w:fldChar w:fldCharType="end"/>
      </w:r>
      <w:r w:rsidR="00C8307C">
        <w:rPr>
          <w:color w:val="000000"/>
        </w:rPr>
        <w:t xml:space="preserve"> Siendo por ello que el 72% de los usuarios de los gimnasios quieren que se implemente este servicio para complementar su progreso.</w:t>
      </w:r>
      <w:r w:rsidR="00C8307C">
        <w:rPr>
          <w:color w:val="000000"/>
        </w:rPr>
        <w:fldChar w:fldCharType="begin"/>
      </w:r>
      <w:r w:rsidR="00C8307C">
        <w:rPr>
          <w:color w:val="000000"/>
        </w:rPr>
        <w:instrText xml:space="preserve"> ADDIN ZOTERO_ITEM CSL_CITATION {"citationID":"BMiHOaNT","properties":{"formattedCitation":"[8]","plainCitation":"[8]","noteIndex":0},"citationItems":[{"id":76,"uris":["http://zotero.org/users/local/6PLh0muh/items/JYARLJFS"],"itemData":{"id":76,"type":"article-journal","language":"es","source":"Zotero","title":"LÍNEA DE INVESTIGACIÓN DE LA UNIVERSIDAD","author":[{"family":"Muñoz","given":"Br Galindo"},{"family":"Simón","given":"Alejandro"}]}}],"schema":"https://github.com/citation-style-language/schema/raw/master/csl-citation.json"} </w:instrText>
      </w:r>
      <w:r w:rsidR="00C8307C">
        <w:rPr>
          <w:color w:val="000000"/>
        </w:rPr>
        <w:fldChar w:fldCharType="separate"/>
      </w:r>
      <w:r w:rsidR="00C8307C" w:rsidRPr="00C8307C">
        <w:t>[8]</w:t>
      </w:r>
      <w:r w:rsidR="00C8307C">
        <w:rPr>
          <w:color w:val="000000"/>
        </w:rPr>
        <w:fldChar w:fldCharType="end"/>
      </w:r>
      <w:r w:rsidR="00C8307C">
        <w:rPr>
          <w:color w:val="000000"/>
        </w:rPr>
        <w:t xml:space="preserve"> </w:t>
      </w:r>
      <w:r w:rsidR="001A1FA7">
        <w:rPr>
          <w:color w:val="000000"/>
        </w:rPr>
        <w:t xml:space="preserve"> </w:t>
      </w:r>
    </w:p>
    <w:p w14:paraId="64C47C06" w14:textId="402ABC1B" w:rsidR="00C8307C" w:rsidRDefault="00C8307C" w:rsidP="00C8307C">
      <w:pPr>
        <w:pStyle w:val="NormalWeb"/>
      </w:pPr>
      <w:r>
        <w:t>Las dificultades para mantener una alimentación adecuada repercuten directamente en el rendimiento físico, la recuperación muscular y la evolución atlética. A pesar del esfuerzo y disciplina que los deportistas dedican a sus entrenamientos, los resultados suelen verse limitados por dietas deficientes o desbalanceadas. Este problema tiene dos causas principales:</w:t>
      </w:r>
    </w:p>
    <w:p w14:paraId="60D6DC6D" w14:textId="77777777" w:rsidR="00C8307C" w:rsidRPr="00C8307C" w:rsidRDefault="00C8307C" w:rsidP="00C8307C">
      <w:pPr>
        <w:pStyle w:val="NormalWeb"/>
        <w:numPr>
          <w:ilvl w:val="0"/>
          <w:numId w:val="34"/>
        </w:numPr>
      </w:pPr>
      <w:r w:rsidRPr="00C8307C">
        <w:rPr>
          <w:rStyle w:val="Strong"/>
        </w:rPr>
        <w:lastRenderedPageBreak/>
        <w:t>Desinformación nutricional</w:t>
      </w:r>
      <w:r w:rsidRPr="00C8307C">
        <w:t>, pues muchos deportistas desconocen cómo planificar una dieta acorde a sus necesidades energéticas, metabólicas y de recuperación.</w:t>
      </w:r>
    </w:p>
    <w:p w14:paraId="2DD3312B" w14:textId="77777777" w:rsidR="00C8307C" w:rsidRPr="00C8307C" w:rsidRDefault="00C8307C" w:rsidP="00C8307C">
      <w:pPr>
        <w:pStyle w:val="NormalWeb"/>
        <w:numPr>
          <w:ilvl w:val="0"/>
          <w:numId w:val="34"/>
        </w:numPr>
      </w:pPr>
      <w:r w:rsidRPr="00C8307C">
        <w:rPr>
          <w:rStyle w:val="Strong"/>
        </w:rPr>
        <w:t>Falta de acceso a asesoramiento profesional</w:t>
      </w:r>
      <w:r w:rsidRPr="00C8307C">
        <w:t>, ya que los servicios de nutricionistas deportivos suelen ser costosos o poco accesibles en ciertos contextos.</w:t>
      </w:r>
    </w:p>
    <w:p w14:paraId="1A1203DC" w14:textId="77777777" w:rsidR="00C8307C" w:rsidRDefault="00C8307C" w:rsidP="00C8307C">
      <w:pPr>
        <w:pStyle w:val="NormalWeb"/>
      </w:pPr>
      <w:r>
        <w:t>La ausencia de una guía alimentaria personalizada, adaptada a las características individuales (edad, género, tipo de entrenamiento, nivel competitivo y objetivos físicos), no solo pone en riesgo la salud del gimnasta, sino que también limita su progreso y disminuye la eficiencia de los entrenamientos. Esto genera frustración, bajo rendimiento e incluso riesgo de lesiones o trastornos alimenticios, evidenciando una brecha entre el esfuerzo invertido y los resultados obtenidos.</w:t>
      </w:r>
    </w:p>
    <w:p w14:paraId="76CA7E67" w14:textId="48102A30" w:rsidR="0000249B" w:rsidRPr="00F17C4D" w:rsidRDefault="0000249B" w:rsidP="00F17C4D">
      <w:pPr>
        <w:pStyle w:val="Heading1"/>
        <w:spacing w:line="276" w:lineRule="auto"/>
      </w:pPr>
      <w:r w:rsidRPr="00F17C4D">
        <w:t>Problema a Resolver</w:t>
      </w:r>
    </w:p>
    <w:p w14:paraId="637CBA37" w14:textId="6F5E958E" w:rsidR="00F17C4D" w:rsidRPr="00F17C4D" w:rsidRDefault="005732A2"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Diagnostico</w:t>
      </w:r>
    </w:p>
    <w:p w14:paraId="5EC2ED48"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l sobrepeso y la obesidad constituyen un desafío creciente para la salud pública en el Perú y el mundo. Aunque se reconoce la importancia de una alimentación balanceada para prevenir estas condiciones, en la práctica existen barreras que dificultan su implementación, especialmente en poblaciones que requieren un control nutricional más riguroso, como los deportistas.</w:t>
      </w:r>
    </w:p>
    <w:p w14:paraId="7715CB74"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n el caso de los gimnastas, la falta de una dieta adecuada se traduce en limitaciones significativas en su desempeño atlético. Este problema tiene dos causas principales:</w:t>
      </w:r>
    </w:p>
    <w:p w14:paraId="1A2B1B5A" w14:textId="77777777" w:rsidR="00F17C4D" w:rsidRPr="00F17C4D" w:rsidRDefault="00F17C4D" w:rsidP="00F17C4D">
      <w:pPr>
        <w:numPr>
          <w:ilvl w:val="0"/>
          <w:numId w:val="9"/>
        </w:numPr>
        <w:tabs>
          <w:tab w:val="clear" w:pos="720"/>
          <w:tab w:val="num" w:pos="1080"/>
        </w:tabs>
        <w:spacing w:before="100" w:beforeAutospacing="1" w:after="100" w:afterAutospacing="1" w:line="276" w:lineRule="auto"/>
        <w:ind w:left="1080"/>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Desinformación nutricional:</w:t>
      </w:r>
      <w:r w:rsidRPr="00F17C4D">
        <w:rPr>
          <w:rFonts w:ascii="Times New Roman" w:eastAsia="Times New Roman" w:hAnsi="Times New Roman" w:cs="Times New Roman"/>
          <w:sz w:val="24"/>
          <w:szCs w:val="24"/>
          <w:lang w:eastAsia="es-PE"/>
        </w:rPr>
        <w:t xml:space="preserve"> muchos deportistas carecen de conocimientos sobre los requerimientos energéticos específicos según el tipo de entrenamiento, la intensidad y la frecuencia de la actividad física. Esto conduce a un consumo inadecuado de macronutrientes y micronutrientes.</w:t>
      </w:r>
    </w:p>
    <w:p w14:paraId="02C50911" w14:textId="77777777" w:rsidR="00F17C4D" w:rsidRPr="00F17C4D" w:rsidRDefault="00F17C4D" w:rsidP="00F17C4D">
      <w:pPr>
        <w:numPr>
          <w:ilvl w:val="0"/>
          <w:numId w:val="9"/>
        </w:numPr>
        <w:tabs>
          <w:tab w:val="clear" w:pos="720"/>
          <w:tab w:val="num" w:pos="1080"/>
        </w:tabs>
        <w:spacing w:before="100" w:beforeAutospacing="1" w:after="100" w:afterAutospacing="1" w:line="276" w:lineRule="auto"/>
        <w:ind w:left="1080"/>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Falta de acceso a asesoramiento profesional:</w:t>
      </w:r>
      <w:r w:rsidRPr="00F17C4D">
        <w:rPr>
          <w:rFonts w:ascii="Times New Roman" w:eastAsia="Times New Roman" w:hAnsi="Times New Roman" w:cs="Times New Roman"/>
          <w:sz w:val="24"/>
          <w:szCs w:val="24"/>
          <w:lang w:eastAsia="es-PE"/>
        </w:rPr>
        <w:t xml:space="preserve"> los nutricionistas deportivos no siempre están disponibles en contextos educativos, clubes o centros de entrenamiento de bajo presupuesto. La carencia de este acompañamiento genera que los deportistas improvisen su alimentación sin parámetros claros.</w:t>
      </w:r>
    </w:p>
    <w:p w14:paraId="5BF97B95"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Las consecuencias de esta situación incluyen un bajo rendimiento físico, mayor fatiga, recuperación lenta, riesgo de lesiones recurrentes y, en el largo plazo, la posibilidad de desarrollar enfermedades metabólicas. Además, la falta de orientación alimentaria genera frustración y desmotivación en los gimnastas, al no observar resultados acordes con el esfuerzo que invierten en sus entrenamientos.</w:t>
      </w:r>
    </w:p>
    <w:p w14:paraId="7B2CE67C" w14:textId="714553D6"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Por lo tanto, muestra que existe una brecha entre las necesidades nutricionales de los gimnastas y las herramientas o recursos disponibles para satisfacerlas. Este vacío constituye la base del problema a resolver: </w:t>
      </w:r>
      <w:r w:rsidRPr="00F17C4D">
        <w:rPr>
          <w:rFonts w:ascii="Times New Roman" w:eastAsia="Times New Roman" w:hAnsi="Times New Roman" w:cs="Times New Roman"/>
          <w:bCs/>
          <w:sz w:val="24"/>
          <w:szCs w:val="24"/>
          <w:lang w:eastAsia="es-PE"/>
        </w:rPr>
        <w:t xml:space="preserve">la ausencia de un sistema accesible y </w:t>
      </w:r>
      <w:r w:rsidRPr="00F17C4D">
        <w:rPr>
          <w:rFonts w:ascii="Times New Roman" w:eastAsia="Times New Roman" w:hAnsi="Times New Roman" w:cs="Times New Roman"/>
          <w:bCs/>
          <w:sz w:val="24"/>
          <w:szCs w:val="24"/>
          <w:lang w:eastAsia="es-PE"/>
        </w:rPr>
        <w:lastRenderedPageBreak/>
        <w:t>personalizado que permita orientar de manera práctica y confiable la alimentación de los deportistas, ajustándose a sus características individuales y a sus metas de rendimient</w:t>
      </w:r>
      <w:r>
        <w:rPr>
          <w:rFonts w:ascii="Times New Roman" w:eastAsia="Times New Roman" w:hAnsi="Times New Roman" w:cs="Times New Roman"/>
          <w:bCs/>
          <w:sz w:val="24"/>
          <w:szCs w:val="24"/>
          <w:lang w:eastAsia="es-PE"/>
        </w:rPr>
        <w:t>o.</w:t>
      </w:r>
    </w:p>
    <w:p w14:paraId="72D7513F" w14:textId="585FE247" w:rsidR="006C733F" w:rsidRPr="00F17C4D" w:rsidRDefault="006C733F"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 xml:space="preserve">Pronostico </w:t>
      </w:r>
    </w:p>
    <w:p w14:paraId="1FA90C3A" w14:textId="777694B3" w:rsidR="00F17C4D" w:rsidRPr="00F17C4D" w:rsidRDefault="00F17C4D" w:rsidP="00F17C4D">
      <w:pPr>
        <w:pStyle w:val="NormalWeb"/>
        <w:spacing w:line="276" w:lineRule="auto"/>
        <w:ind w:left="720"/>
      </w:pPr>
      <w:r w:rsidRPr="00F17C4D">
        <w:t>El problema de la obesidad</w:t>
      </w:r>
      <w:r w:rsidR="00BF0DE1">
        <w:t xml:space="preserve"> y</w:t>
      </w:r>
      <w:r w:rsidRPr="00F17C4D">
        <w:t xml:space="preserve"> la desnutrición representa una amenaza crítica para la salud pública y la economía. Si no se toman acciones inmediatas y efectivas, las consecuencias serán graves: el porcentaje de personas afectadas continuará en aumento, y con ello también se incrementarán las enfermedades crónicas asociadas, como la diabetes tipo 2, la hipertensión arterial y diversos tipos de cáncer.</w:t>
      </w:r>
    </w:p>
    <w:p w14:paraId="3346D587" w14:textId="65AE2777" w:rsidR="00F17C4D" w:rsidRPr="00F17C4D" w:rsidRDefault="00F17C4D" w:rsidP="00F17C4D">
      <w:pPr>
        <w:pStyle w:val="NormalWeb"/>
        <w:spacing w:line="276" w:lineRule="auto"/>
        <w:ind w:left="720"/>
      </w:pPr>
      <w:r w:rsidRPr="00F17C4D">
        <w:t xml:space="preserve">Según estimaciones de la Organización Mundial de la Salud, la obesidad genera un costo de aproximadamente </w:t>
      </w:r>
      <w:r w:rsidRPr="00F17C4D">
        <w:rPr>
          <w:rStyle w:val="Strong"/>
          <w:b w:val="0"/>
        </w:rPr>
        <w:t>4 billones de dólares anuales a la economía global</w:t>
      </w:r>
      <w:r w:rsidRPr="00F17C4D">
        <w:t>, debido al tratamiento de enfermedades y a la pérdida de productividad</w:t>
      </w:r>
      <w:r w:rsidR="00BF0DE1">
        <w:t xml:space="preserve"> </w:t>
      </w:r>
      <w:r w:rsidR="00BF0DE1">
        <w:fldChar w:fldCharType="begin"/>
      </w:r>
      <w:r w:rsidR="00BF0DE1">
        <w:instrText xml:space="preserve"> ADDIN ZOTERO_ITEM CSL_CITATION {"citationID":"ov2iCqVI","properties":{"formattedCitation":"[9]","plainCitation":"[9]","noteIndex":0},"citationItems":[{"id":44,"uris":["http://zotero.org/users/local/6PLh0muh/items/6ZQPC3B8"],"itemData":{"id":44,"type":"webpage","abstract":"El sobrepeso y la obesidad se definen como una acumulación anormal o excesiva de grasa que puede ser perjudicial para la salud.","language":"es","title":"Obesidad y sobrepeso","URL":"https://www.who.int/es/news-room/fact-sheets/detail/obesity-and-overweight","accessed":{"date-parts":[["2025",9,28]]}}}],"schema":"https://github.com/citation-style-language/schema/raw/master/csl-citation.json"} </w:instrText>
      </w:r>
      <w:r w:rsidR="00BF0DE1">
        <w:fldChar w:fldCharType="separate"/>
      </w:r>
      <w:r w:rsidR="00BF0DE1" w:rsidRPr="00BF0DE1">
        <w:t>[</w:t>
      </w:r>
      <w:bookmarkStart w:id="0" w:name="_GoBack"/>
      <w:bookmarkEnd w:id="0"/>
      <w:r w:rsidR="00BF0DE1" w:rsidRPr="00BF0DE1">
        <w:t>9]</w:t>
      </w:r>
      <w:r w:rsidR="00BF0DE1">
        <w:fldChar w:fldCharType="end"/>
      </w:r>
      <w:r w:rsidRPr="00F17C4D">
        <w:t>. En el caso del Perú, este escenario se traduciría en un mayor gasto sanitario, que podría sobrecargar el sistema de salud y comprometer la capacidad de respuesta del Estado. Más allá del impacto económico, las consecuencias humanas serían incalculables: el aumento de la mortalidad prematura y el deterioro de la calidad de vida de millones de personas.</w:t>
      </w:r>
    </w:p>
    <w:p w14:paraId="24470FAD" w14:textId="55311A37" w:rsidR="00307BAC" w:rsidRPr="00F17C4D" w:rsidRDefault="00307BAC" w:rsidP="00F17C4D">
      <w:pPr>
        <w:pStyle w:val="ListParagraph"/>
        <w:spacing w:before="100" w:beforeAutospacing="1" w:after="100" w:afterAutospacing="1" w:line="276" w:lineRule="auto"/>
        <w:rPr>
          <w:rFonts w:ascii="Times New Roman" w:eastAsia="Times New Roman" w:hAnsi="Times New Roman" w:cs="Times New Roman"/>
          <w:sz w:val="24"/>
          <w:szCs w:val="24"/>
          <w:lang w:eastAsia="es-PE"/>
        </w:rPr>
      </w:pPr>
    </w:p>
    <w:p w14:paraId="57C79CED" w14:textId="2EEBE22C" w:rsidR="00307BAC" w:rsidRPr="00F17C4D" w:rsidRDefault="00307BAC"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Control del Pronostico</w:t>
      </w:r>
    </w:p>
    <w:p w14:paraId="69E42064" w14:textId="77777777"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Frente a este panorama, se plantea la implementación de un </w:t>
      </w:r>
      <w:proofErr w:type="spellStart"/>
      <w:r w:rsidRPr="00F17C4D">
        <w:rPr>
          <w:rFonts w:ascii="Times New Roman" w:eastAsia="Times New Roman" w:hAnsi="Times New Roman" w:cs="Times New Roman"/>
          <w:bCs/>
          <w:sz w:val="24"/>
          <w:szCs w:val="24"/>
          <w:lang w:eastAsia="es-PE"/>
        </w:rPr>
        <w:t>Chatbot</w:t>
      </w:r>
      <w:proofErr w:type="spellEnd"/>
      <w:r w:rsidRPr="00F17C4D">
        <w:rPr>
          <w:rFonts w:ascii="Times New Roman" w:eastAsia="Times New Roman" w:hAnsi="Times New Roman" w:cs="Times New Roman"/>
          <w:bCs/>
          <w:sz w:val="24"/>
          <w:szCs w:val="24"/>
          <w:lang w:eastAsia="es-PE"/>
        </w:rPr>
        <w:t xml:space="preserve"> de dietas personalizadas basado en inteligencia artificial</w:t>
      </w:r>
      <w:r w:rsidRPr="00F17C4D">
        <w:rPr>
          <w:rFonts w:ascii="Times New Roman" w:eastAsia="Times New Roman" w:hAnsi="Times New Roman" w:cs="Times New Roman"/>
          <w:sz w:val="24"/>
          <w:szCs w:val="24"/>
          <w:lang w:eastAsia="es-PE"/>
        </w:rPr>
        <w:t>, diseñado para ofrecer a los usuarios un “nutricionista digital” accesible, práctico y confiable. Esta herramienta permitirá recomendar planes alimenticios ajustados a los objetivos individuales de cada persona, como la reducción de peso, la mejora del rendimiento físico o la prevención de enfermedades relacionadas con la mala nutrición.</w:t>
      </w:r>
    </w:p>
    <w:p w14:paraId="6FBB9470" w14:textId="0A2A68BF"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El </w:t>
      </w:r>
      <w:proofErr w:type="spellStart"/>
      <w:r w:rsidRPr="00F17C4D">
        <w:rPr>
          <w:rFonts w:ascii="Times New Roman" w:eastAsia="Times New Roman" w:hAnsi="Times New Roman" w:cs="Times New Roman"/>
          <w:sz w:val="24"/>
          <w:szCs w:val="24"/>
          <w:lang w:eastAsia="es-PE"/>
        </w:rPr>
        <w:t>Chatbot</w:t>
      </w:r>
      <w:proofErr w:type="spellEnd"/>
      <w:r w:rsidRPr="00F17C4D">
        <w:rPr>
          <w:rFonts w:ascii="Times New Roman" w:eastAsia="Times New Roman" w:hAnsi="Times New Roman" w:cs="Times New Roman"/>
          <w:sz w:val="24"/>
          <w:szCs w:val="24"/>
          <w:lang w:eastAsia="es-PE"/>
        </w:rPr>
        <w:t xml:space="preserve"> tendrá un impacto directo en los usuarios del </w:t>
      </w:r>
      <w:r w:rsidRPr="00F17C4D">
        <w:rPr>
          <w:rFonts w:ascii="Times New Roman" w:eastAsia="Times New Roman" w:hAnsi="Times New Roman" w:cs="Times New Roman"/>
          <w:bCs/>
          <w:sz w:val="24"/>
          <w:szCs w:val="24"/>
          <w:lang w:eastAsia="es-PE"/>
        </w:rPr>
        <w:t xml:space="preserve">gimnasio </w:t>
      </w:r>
      <w:proofErr w:type="spellStart"/>
      <w:r w:rsidRPr="00F17C4D">
        <w:rPr>
          <w:rFonts w:ascii="Times New Roman" w:eastAsia="Times New Roman" w:hAnsi="Times New Roman" w:cs="Times New Roman"/>
          <w:bCs/>
          <w:sz w:val="24"/>
          <w:szCs w:val="24"/>
          <w:lang w:eastAsia="es-PE"/>
        </w:rPr>
        <w:t>Enoky</w:t>
      </w:r>
      <w:proofErr w:type="spellEnd"/>
      <w:r w:rsidRPr="00F17C4D">
        <w:rPr>
          <w:rFonts w:ascii="Times New Roman" w:eastAsia="Times New Roman" w:hAnsi="Times New Roman" w:cs="Times New Roman"/>
          <w:bCs/>
          <w:sz w:val="24"/>
          <w:szCs w:val="24"/>
          <w:lang w:eastAsia="es-PE"/>
        </w:rPr>
        <w:t xml:space="preserve"> </w:t>
      </w:r>
      <w:proofErr w:type="spellStart"/>
      <w:r w:rsidRPr="00F17C4D">
        <w:rPr>
          <w:rFonts w:ascii="Times New Roman" w:eastAsia="Times New Roman" w:hAnsi="Times New Roman" w:cs="Times New Roman"/>
          <w:bCs/>
          <w:sz w:val="24"/>
          <w:szCs w:val="24"/>
          <w:lang w:eastAsia="es-PE"/>
        </w:rPr>
        <w:t>Gym</w:t>
      </w:r>
      <w:proofErr w:type="spellEnd"/>
      <w:r w:rsidRPr="00F17C4D">
        <w:rPr>
          <w:rFonts w:ascii="Times New Roman" w:eastAsia="Times New Roman" w:hAnsi="Times New Roman" w:cs="Times New Roman"/>
          <w:sz w:val="24"/>
          <w:szCs w:val="24"/>
          <w:lang w:eastAsia="es-PE"/>
        </w:rPr>
        <w:t>, donde se realizará la primera implementación. Con esta alianza estratégica se atacarán tres frentes:</w:t>
      </w:r>
    </w:p>
    <w:p w14:paraId="0A3A6D0D"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Acceso a una guía alimentaria personalizada</w:t>
      </w:r>
      <w:r w:rsidRPr="00F17C4D">
        <w:rPr>
          <w:rFonts w:ascii="Times New Roman" w:eastAsia="Times New Roman" w:hAnsi="Times New Roman" w:cs="Times New Roman"/>
          <w:sz w:val="24"/>
          <w:szCs w:val="24"/>
          <w:lang w:eastAsia="es-PE"/>
        </w:rPr>
        <w:t>, que reducirá la brecha de desinformación nutricional.</w:t>
      </w:r>
    </w:p>
    <w:p w14:paraId="7E762F9C"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Promoción de la actividad física</w:t>
      </w:r>
      <w:r w:rsidRPr="00F17C4D">
        <w:rPr>
          <w:rFonts w:ascii="Times New Roman" w:eastAsia="Times New Roman" w:hAnsi="Times New Roman" w:cs="Times New Roman"/>
          <w:sz w:val="24"/>
          <w:szCs w:val="24"/>
          <w:lang w:eastAsia="es-PE"/>
        </w:rPr>
        <w:t>, al integrarse en un espacio deportivo donde ya se fomenta el entrenamiento regular.</w:t>
      </w:r>
    </w:p>
    <w:p w14:paraId="170D741A"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Mejora de la salud integral</w:t>
      </w:r>
      <w:r w:rsidRPr="00F17C4D">
        <w:rPr>
          <w:rFonts w:ascii="Times New Roman" w:eastAsia="Times New Roman" w:hAnsi="Times New Roman" w:cs="Times New Roman"/>
          <w:sz w:val="24"/>
          <w:szCs w:val="24"/>
          <w:lang w:eastAsia="es-PE"/>
        </w:rPr>
        <w:t>, al ofrecer un recurso tecnológico de bajo costo y fácil acceso que motive cambios sostenibles en los hábitos alimentarios.</w:t>
      </w:r>
    </w:p>
    <w:p w14:paraId="7A2BC9CE" w14:textId="77777777"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lastRenderedPageBreak/>
        <w:t>Se proyecta que, a mediano plazo, esta iniciativa contribuya a disminuir los porcentajes de sobrepeso y obesidad en la ciudad del Cusco, y que, en una etapa posterior, pueda ampliarse a nivel nacional. De esta manera, se busca no solo contener el avance de la obesidad, sino también generar un impacto positivo en la salud pública y en la calidad de vida de la población.</w:t>
      </w:r>
    </w:p>
    <w:p w14:paraId="35F1E8BA" w14:textId="77777777" w:rsidR="00F17C4D" w:rsidRPr="00F17C4D" w:rsidRDefault="00F17C4D" w:rsidP="00F17C4D">
      <w:pPr>
        <w:pStyle w:val="Heading1"/>
        <w:spacing w:line="276" w:lineRule="auto"/>
      </w:pPr>
    </w:p>
    <w:p w14:paraId="476BC15E" w14:textId="71B72F10" w:rsidR="0000249B" w:rsidRPr="00F17C4D" w:rsidRDefault="0000249B" w:rsidP="00F17C4D">
      <w:pPr>
        <w:pStyle w:val="Heading1"/>
        <w:spacing w:line="276" w:lineRule="auto"/>
      </w:pPr>
      <w:r w:rsidRPr="00F17C4D">
        <w:t>Objetivos del Proyecto</w:t>
      </w:r>
    </w:p>
    <w:p w14:paraId="0BE61396" w14:textId="77777777" w:rsidR="0000249B" w:rsidRPr="00F17C4D" w:rsidRDefault="0000249B" w:rsidP="00F17C4D">
      <w:pPr>
        <w:pStyle w:val="Heading2"/>
        <w:spacing w:line="276" w:lineRule="auto"/>
      </w:pPr>
      <w:r w:rsidRPr="00F17C4D">
        <w:t>Objetivo General:</w:t>
      </w:r>
    </w:p>
    <w:p w14:paraId="148A0C34" w14:textId="0F7F674B" w:rsidR="0000249B" w:rsidRPr="00F17C4D" w:rsidRDefault="00637B25" w:rsidP="00F17C4D">
      <w:pPr>
        <w:spacing w:line="276" w:lineRule="auto"/>
        <w:rPr>
          <w:rFonts w:ascii="Times New Roman" w:hAnsi="Times New Roman" w:cs="Times New Roman"/>
          <w:sz w:val="24"/>
          <w:szCs w:val="24"/>
        </w:rPr>
      </w:pPr>
      <w:r w:rsidRPr="00F17C4D">
        <w:rPr>
          <w:rFonts w:ascii="Times New Roman" w:hAnsi="Times New Roman" w:cs="Times New Roman"/>
          <w:sz w:val="24"/>
          <w:szCs w:val="24"/>
        </w:rPr>
        <w:t xml:space="preserve">Desarrollar un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de inteligencia artificial para el gimnasio </w:t>
      </w:r>
      <w:proofErr w:type="spellStart"/>
      <w:r w:rsidRPr="00F17C4D">
        <w:rPr>
          <w:rFonts w:ascii="Times New Roman" w:hAnsi="Times New Roman" w:cs="Times New Roman"/>
          <w:sz w:val="24"/>
          <w:szCs w:val="24"/>
        </w:rPr>
        <w:t>Enoky</w:t>
      </w:r>
      <w:proofErr w:type="spellEnd"/>
      <w:r w:rsidRPr="00F17C4D">
        <w:rPr>
          <w:rFonts w:ascii="Times New Roman" w:hAnsi="Times New Roman" w:cs="Times New Roman"/>
          <w:sz w:val="24"/>
          <w:szCs w:val="24"/>
        </w:rPr>
        <w:t xml:space="preserve"> </w:t>
      </w:r>
      <w:proofErr w:type="spellStart"/>
      <w:r w:rsidRPr="00F17C4D">
        <w:rPr>
          <w:rFonts w:ascii="Times New Roman" w:hAnsi="Times New Roman" w:cs="Times New Roman"/>
          <w:sz w:val="24"/>
          <w:szCs w:val="24"/>
        </w:rPr>
        <w:t>Gym</w:t>
      </w:r>
      <w:proofErr w:type="spellEnd"/>
      <w:r w:rsidRPr="00F17C4D">
        <w:rPr>
          <w:rFonts w:ascii="Times New Roman" w:hAnsi="Times New Roman" w:cs="Times New Roman"/>
          <w:sz w:val="24"/>
          <w:szCs w:val="24"/>
        </w:rPr>
        <w:t>, que brinde dietas personalizadas según los objetivos físicos y necesidades nutricionales de los usuarios, contribuyendo a la reducción de los índices de obesidad y a la promoción de hábitos de vida saludables en la ciudad del Cusco.</w:t>
      </w:r>
    </w:p>
    <w:p w14:paraId="0F02EEE6" w14:textId="77777777" w:rsidR="0000249B" w:rsidRPr="00F17C4D" w:rsidRDefault="0000249B" w:rsidP="00F17C4D">
      <w:pPr>
        <w:pStyle w:val="Heading2"/>
        <w:spacing w:line="276" w:lineRule="auto"/>
      </w:pPr>
      <w:r w:rsidRPr="00F17C4D">
        <w:t>Objetivos Específicos:</w:t>
      </w:r>
    </w:p>
    <w:p w14:paraId="4EAF9307" w14:textId="3B716EAD" w:rsidR="00F17C4D"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 xml:space="preserve">Diagnosticar la situación actual de los usuarios del 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identificando sus características nutricionales, físicas y metas de entrenamiento.</w:t>
      </w:r>
    </w:p>
    <w:p w14:paraId="262DCAEA" w14:textId="51952E6F"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Diseñar un sistema d</w:t>
      </w:r>
      <w:r w:rsidR="00F17C4D" w:rsidRPr="00F17C4D">
        <w:rPr>
          <w:rStyle w:val="Strong"/>
          <w:rFonts w:ascii="Times New Roman" w:hAnsi="Times New Roman" w:cs="Times New Roman"/>
          <w:b w:val="0"/>
          <w:sz w:val="24"/>
          <w:szCs w:val="24"/>
        </w:rPr>
        <w:t xml:space="preserve">e </w:t>
      </w:r>
      <w:proofErr w:type="spellStart"/>
      <w:r w:rsidR="00F17C4D" w:rsidRPr="00F17C4D">
        <w:rPr>
          <w:rStyle w:val="Strong"/>
          <w:rFonts w:ascii="Times New Roman" w:hAnsi="Times New Roman" w:cs="Times New Roman"/>
          <w:b w:val="0"/>
          <w:sz w:val="24"/>
          <w:szCs w:val="24"/>
        </w:rPr>
        <w:t>C</w:t>
      </w:r>
      <w:r w:rsidRPr="00F17C4D">
        <w:rPr>
          <w:rStyle w:val="Strong"/>
          <w:rFonts w:ascii="Times New Roman" w:hAnsi="Times New Roman" w:cs="Times New Roman"/>
          <w:b w:val="0"/>
          <w:sz w:val="24"/>
          <w:szCs w:val="24"/>
        </w:rPr>
        <w:t>hatbot</w:t>
      </w:r>
      <w:proofErr w:type="spellEnd"/>
      <w:r w:rsidRPr="00F17C4D">
        <w:rPr>
          <w:rStyle w:val="Strong"/>
          <w:rFonts w:ascii="Times New Roman" w:hAnsi="Times New Roman" w:cs="Times New Roman"/>
          <w:b w:val="0"/>
          <w:sz w:val="24"/>
          <w:szCs w:val="24"/>
        </w:rPr>
        <w:t xml:space="preserve"> basado en inteligencia artificial</w:t>
      </w:r>
      <w:r w:rsidRPr="00F17C4D">
        <w:rPr>
          <w:rFonts w:ascii="Times New Roman" w:hAnsi="Times New Roman" w:cs="Times New Roman"/>
          <w:sz w:val="24"/>
          <w:szCs w:val="24"/>
        </w:rPr>
        <w:t xml:space="preserve"> que genere planes de alimentación personalizados, considerando peso, edad, objetivos (ganar masa muscular, perder grasa, tonificar), y restricciones alimenticias (intolerancias, alergias o preferencias).</w:t>
      </w:r>
    </w:p>
    <w:p w14:paraId="3B3619CD" w14:textId="1B4DFD98"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 xml:space="preserve">Implementar el </w:t>
      </w:r>
      <w:proofErr w:type="spellStart"/>
      <w:r w:rsidR="00F17C4D" w:rsidRPr="00F17C4D">
        <w:rPr>
          <w:rStyle w:val="Strong"/>
          <w:rFonts w:ascii="Times New Roman" w:hAnsi="Times New Roman" w:cs="Times New Roman"/>
          <w:b w:val="0"/>
          <w:sz w:val="24"/>
          <w:szCs w:val="24"/>
        </w:rPr>
        <w:t>C</w:t>
      </w:r>
      <w:r w:rsidRPr="00F17C4D">
        <w:rPr>
          <w:rStyle w:val="Strong"/>
          <w:rFonts w:ascii="Times New Roman" w:hAnsi="Times New Roman" w:cs="Times New Roman"/>
          <w:b w:val="0"/>
          <w:sz w:val="24"/>
          <w:szCs w:val="24"/>
        </w:rPr>
        <w:t>hatbot</w:t>
      </w:r>
      <w:proofErr w:type="spellEnd"/>
      <w:r w:rsidRPr="00F17C4D">
        <w:rPr>
          <w:rStyle w:val="Strong"/>
          <w:rFonts w:ascii="Times New Roman" w:hAnsi="Times New Roman" w:cs="Times New Roman"/>
          <w:b w:val="0"/>
          <w:sz w:val="24"/>
          <w:szCs w:val="24"/>
        </w:rPr>
        <w:t xml:space="preserve"> en el entorno del 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integrándolo con la rutina física de los usuarios para que actúe como soporte nutricional continuo.</w:t>
      </w:r>
    </w:p>
    <w:p w14:paraId="0A4B285F" w14:textId="1C7A096E"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Contribuir a la prevención de enfermedades no transmisibles asociadas al sobrepeso y obesidad</w:t>
      </w:r>
      <w:r w:rsidRPr="00F17C4D">
        <w:rPr>
          <w:rFonts w:ascii="Times New Roman" w:hAnsi="Times New Roman" w:cs="Times New Roman"/>
          <w:sz w:val="24"/>
          <w:szCs w:val="24"/>
        </w:rPr>
        <w:t xml:space="preserve"> (diabetes, hipertensión, problemas cardiovasculares), mediante recomendaciones personalizadas y accesibles.</w:t>
      </w:r>
    </w:p>
    <w:p w14:paraId="10C87CFB" w14:textId="766F6F9D"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2C19D059" w14:textId="755AB8FA"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34773613" w14:textId="5C623611"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0489FA0D" w14:textId="25914646" w:rsid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5141BF80" w14:textId="77777777" w:rsidR="00C8307C" w:rsidRPr="00F17C4D" w:rsidRDefault="00C8307C"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03C8BCB9" w14:textId="77777777" w:rsidR="0000249B" w:rsidRPr="00F17C4D" w:rsidRDefault="0000249B" w:rsidP="00F17C4D">
      <w:pPr>
        <w:pStyle w:val="Heading1"/>
        <w:spacing w:line="276" w:lineRule="auto"/>
      </w:pPr>
      <w:r w:rsidRPr="00F17C4D">
        <w:lastRenderedPageBreak/>
        <w:t>Público Objetivo (Usuarios Finales)</w:t>
      </w:r>
    </w:p>
    <w:p w14:paraId="46FCC712" w14:textId="6964598C" w:rsidR="0000249B" w:rsidRPr="00F17C4D" w:rsidRDefault="00637B25"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Los usuarios finales del proyecto</w:t>
      </w:r>
      <w:r w:rsidR="00871052">
        <w:rPr>
          <w:rFonts w:ascii="Times New Roman" w:hAnsi="Times New Roman" w:cs="Times New Roman"/>
          <w:sz w:val="24"/>
          <w:szCs w:val="24"/>
        </w:rPr>
        <w:t xml:space="preserve"> son los administradores de los centros de deporte y los mismos que asistan</w:t>
      </w:r>
      <w:r w:rsidRPr="00F17C4D">
        <w:rPr>
          <w:rFonts w:ascii="Times New Roman" w:hAnsi="Times New Roman" w:cs="Times New Roman"/>
          <w:sz w:val="24"/>
          <w:szCs w:val="24"/>
        </w:rPr>
        <w:t xml:space="preserve">. La mayoría tiene como objetivos mejorar su condición física, ya sea ganando masa muscular, perdiendo grasa, tonificando el cuerpo o aumentando su resistencia. Asimismo, el sistema está orientado a </w:t>
      </w:r>
      <w:r w:rsidRPr="00F17C4D">
        <w:rPr>
          <w:rStyle w:val="Strong"/>
          <w:rFonts w:ascii="Times New Roman" w:hAnsi="Times New Roman" w:cs="Times New Roman"/>
          <w:b w:val="0"/>
          <w:sz w:val="24"/>
          <w:szCs w:val="24"/>
        </w:rPr>
        <w:t>personas con problemas de peso o alimentación</w:t>
      </w:r>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especialmente aquellas que presentan sobrepeso u obesidad. Estos usuarios requieren orientación accesible y práctica para modificar sus hábitos alimenticios. De esta manera, el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se convierte en una herramienta de apoyo tanto para deportistas como para personas que desean mejorar su salud.</w:t>
      </w:r>
    </w:p>
    <w:p w14:paraId="6A6DCA6A" w14:textId="77777777" w:rsidR="0000249B" w:rsidRPr="00F17C4D" w:rsidRDefault="0000249B" w:rsidP="00F17C4D">
      <w:pPr>
        <w:pStyle w:val="Heading2"/>
        <w:spacing w:line="276" w:lineRule="auto"/>
      </w:pPr>
      <w:r w:rsidRPr="00F17C4D">
        <w:t>Usuarios principales:</w:t>
      </w:r>
    </w:p>
    <w:p w14:paraId="6CC11AC5" w14:textId="364C0680"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Los administradores y/o dueños del gimnasio </w:t>
      </w:r>
    </w:p>
    <w:p w14:paraId="1DA22050" w14:textId="6E7CE540"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Nutriólogos validadores de plan alimenticio </w:t>
      </w:r>
    </w:p>
    <w:p w14:paraId="4873CADA" w14:textId="261505EB"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Entrenadores </w:t>
      </w:r>
    </w:p>
    <w:p w14:paraId="10FB2C49" w14:textId="7BA10EC8" w:rsidR="0000249B" w:rsidRPr="00F17C4D" w:rsidRDefault="00637B25"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Los clientes del </w:t>
      </w:r>
      <w:r w:rsidRPr="00F17C4D">
        <w:rPr>
          <w:rStyle w:val="Strong"/>
          <w:rFonts w:ascii="Times New Roman" w:hAnsi="Times New Roman" w:cs="Times New Roman"/>
          <w:b w:val="0"/>
          <w:sz w:val="24"/>
          <w:szCs w:val="24"/>
        </w:rPr>
        <w:t xml:space="preserve">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Style w:val="Strong"/>
          <w:rFonts w:ascii="Times New Roman" w:hAnsi="Times New Roman" w:cs="Times New Roman"/>
          <w:b w:val="0"/>
          <w:sz w:val="24"/>
          <w:szCs w:val="24"/>
        </w:rPr>
        <w:t xml:space="preserve"> son los principales usuarios, ya que ellos complementaran sus actividades físicas con el chat </w:t>
      </w:r>
      <w:proofErr w:type="spellStart"/>
      <w:r w:rsidRPr="00F17C4D">
        <w:rPr>
          <w:rStyle w:val="Strong"/>
          <w:rFonts w:ascii="Times New Roman" w:hAnsi="Times New Roman" w:cs="Times New Roman"/>
          <w:b w:val="0"/>
          <w:sz w:val="24"/>
          <w:szCs w:val="24"/>
        </w:rPr>
        <w:t>bot</w:t>
      </w:r>
      <w:proofErr w:type="spellEnd"/>
      <w:r w:rsidRPr="00F17C4D">
        <w:rPr>
          <w:rStyle w:val="Strong"/>
          <w:rFonts w:ascii="Times New Roman" w:hAnsi="Times New Roman" w:cs="Times New Roman"/>
          <w:b w:val="0"/>
          <w:sz w:val="24"/>
          <w:szCs w:val="24"/>
        </w:rPr>
        <w:t>.</w:t>
      </w:r>
    </w:p>
    <w:p w14:paraId="0EDEB5F4" w14:textId="77777777" w:rsidR="0000249B" w:rsidRPr="00F17C4D" w:rsidRDefault="0000249B" w:rsidP="00F17C4D">
      <w:pPr>
        <w:pStyle w:val="Heading2"/>
        <w:spacing w:line="276" w:lineRule="auto"/>
      </w:pPr>
      <w:r w:rsidRPr="00F17C4D">
        <w:t>Beneficios esperados:</w:t>
      </w:r>
    </w:p>
    <w:p w14:paraId="10F7056B" w14:textId="263BEF1E" w:rsidR="0000249B" w:rsidRPr="00F17C4D" w:rsidRDefault="00637B25" w:rsidP="00F17C4D">
      <w:pPr>
        <w:numPr>
          <w:ilvl w:val="0"/>
          <w:numId w:val="3"/>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Style w:val="Strong"/>
          <w:rFonts w:ascii="Times New Roman" w:hAnsi="Times New Roman" w:cs="Times New Roman"/>
          <w:b w:val="0"/>
          <w:sz w:val="24"/>
          <w:szCs w:val="24"/>
        </w:rPr>
        <w:t>Mejora en hábitos de salud</w:t>
      </w:r>
      <w:r w:rsidRPr="00F17C4D">
        <w:rPr>
          <w:rFonts w:ascii="Times New Roman" w:hAnsi="Times New Roman" w:cs="Times New Roman"/>
          <w:b/>
          <w:sz w:val="24"/>
          <w:szCs w:val="24"/>
        </w:rPr>
        <w:t xml:space="preserve">, </w:t>
      </w:r>
      <w:r w:rsidRPr="00F17C4D">
        <w:rPr>
          <w:rFonts w:ascii="Times New Roman" w:hAnsi="Times New Roman" w:cs="Times New Roman"/>
          <w:sz w:val="24"/>
          <w:szCs w:val="24"/>
        </w:rPr>
        <w:t>al recibir recordatorios, consejos prácticos y menús balanceados adaptados a su rutina diaria.</w:t>
      </w:r>
    </w:p>
    <w:p w14:paraId="6118E788" w14:textId="17512EAD" w:rsidR="00F17C4D" w:rsidRPr="00871052" w:rsidRDefault="00637B25" w:rsidP="00F17C4D">
      <w:pPr>
        <w:numPr>
          <w:ilvl w:val="0"/>
          <w:numId w:val="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Ahorro de tiempo y dinero</w:t>
      </w:r>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al contar con un nutricionista digital disponible en cualquier momento sin necesidad de pagar consultas externas.</w:t>
      </w:r>
    </w:p>
    <w:p w14:paraId="6F97A10D" w14:textId="77777777" w:rsidR="0000249B" w:rsidRPr="00F17C4D" w:rsidRDefault="0000249B" w:rsidP="00F17C4D">
      <w:pPr>
        <w:pStyle w:val="Heading1"/>
        <w:spacing w:line="276" w:lineRule="auto"/>
      </w:pPr>
      <w:r w:rsidRPr="00F17C4D">
        <w:t>Funcionalidades Principales</w:t>
      </w:r>
    </w:p>
    <w:p w14:paraId="37893248" w14:textId="6D359A35" w:rsidR="00151FA3" w:rsidRPr="00F17C4D" w:rsidRDefault="00151FA3" w:rsidP="00F17C4D">
      <w:pPr>
        <w:pStyle w:val="NormalWeb"/>
        <w:numPr>
          <w:ilvl w:val="0"/>
          <w:numId w:val="20"/>
        </w:numPr>
        <w:spacing w:line="276" w:lineRule="auto"/>
      </w:pPr>
      <w:r w:rsidRPr="00F17C4D">
        <w:rPr>
          <w:rStyle w:val="Strong"/>
        </w:rPr>
        <w:t>Registro y perfil del usuario</w:t>
      </w:r>
    </w:p>
    <w:p w14:paraId="255AC335"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Ingreso de datos básicos: edad, peso, talla, sexo.</w:t>
      </w:r>
    </w:p>
    <w:p w14:paraId="25FF93EF"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Objetivo físico: ganar masa muscular, perder grasa, tonificar, mejorar resistencia.</w:t>
      </w:r>
    </w:p>
    <w:p w14:paraId="58DAFCD5"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Preferencias y restricciones alimenticias: vegano, vegetariano, alergias, intolerancias.</w:t>
      </w:r>
    </w:p>
    <w:p w14:paraId="64225C61" w14:textId="3982E26F" w:rsidR="00151FA3" w:rsidRPr="00F17C4D" w:rsidRDefault="00151FA3" w:rsidP="00F17C4D">
      <w:pPr>
        <w:pStyle w:val="NormalWeb"/>
        <w:numPr>
          <w:ilvl w:val="0"/>
          <w:numId w:val="20"/>
        </w:numPr>
        <w:spacing w:line="276" w:lineRule="auto"/>
      </w:pPr>
      <w:r w:rsidRPr="00F17C4D">
        <w:rPr>
          <w:rStyle w:val="Strong"/>
        </w:rPr>
        <w:t>Generación de planes nutricionales personalizados</w:t>
      </w:r>
    </w:p>
    <w:p w14:paraId="153EEFC0"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Creación automática de menús diarios o semanales.</w:t>
      </w:r>
    </w:p>
    <w:p w14:paraId="2A804B8E"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Cálculo de calorías y macronutrientes (proteínas, carbohidratos, grasas).</w:t>
      </w:r>
    </w:p>
    <w:p w14:paraId="16DF3FE9"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Opciones de sustitución de alimentos.</w:t>
      </w:r>
    </w:p>
    <w:p w14:paraId="0DA37F66" w14:textId="45ADD9A1" w:rsidR="00151FA3" w:rsidRPr="00F17C4D" w:rsidRDefault="00151FA3" w:rsidP="00F17C4D">
      <w:pPr>
        <w:pStyle w:val="NormalWeb"/>
        <w:numPr>
          <w:ilvl w:val="0"/>
          <w:numId w:val="20"/>
        </w:numPr>
        <w:spacing w:line="276" w:lineRule="auto"/>
      </w:pPr>
      <w:r w:rsidRPr="00F17C4D">
        <w:rPr>
          <w:rStyle w:val="Strong"/>
        </w:rPr>
        <w:lastRenderedPageBreak/>
        <w:t>Interacción mediante</w:t>
      </w:r>
      <w:r w:rsidR="00F17C4D" w:rsidRPr="00F17C4D">
        <w:rPr>
          <w:rStyle w:val="Strong"/>
        </w:rPr>
        <w:t xml:space="preserve"> </w:t>
      </w:r>
      <w:proofErr w:type="spellStart"/>
      <w:r w:rsidR="00F17C4D" w:rsidRPr="00F17C4D">
        <w:rPr>
          <w:rStyle w:val="Strong"/>
        </w:rPr>
        <w:t>C</w:t>
      </w:r>
      <w:r w:rsidRPr="00F17C4D">
        <w:rPr>
          <w:rStyle w:val="Strong"/>
        </w:rPr>
        <w:t>hatbot</w:t>
      </w:r>
      <w:proofErr w:type="spellEnd"/>
    </w:p>
    <w:p w14:paraId="545B36E8" w14:textId="77777777" w:rsidR="00151FA3" w:rsidRPr="00F17C4D" w:rsidRDefault="00151FA3" w:rsidP="00F17C4D">
      <w:pPr>
        <w:pStyle w:val="NormalWeb"/>
        <w:numPr>
          <w:ilvl w:val="0"/>
          <w:numId w:val="13"/>
        </w:numPr>
        <w:tabs>
          <w:tab w:val="clear" w:pos="720"/>
          <w:tab w:val="num" w:pos="1068"/>
        </w:tabs>
        <w:spacing w:line="276" w:lineRule="auto"/>
        <w:ind w:left="1068"/>
      </w:pPr>
      <w:r w:rsidRPr="00F17C4D">
        <w:t>Conversación en lenguaje natural con el usuario.</w:t>
      </w:r>
    </w:p>
    <w:p w14:paraId="0325D554" w14:textId="77777777" w:rsidR="00F17C4D" w:rsidRPr="00F17C4D" w:rsidRDefault="00151FA3" w:rsidP="00F17C4D">
      <w:pPr>
        <w:pStyle w:val="NormalWeb"/>
        <w:numPr>
          <w:ilvl w:val="0"/>
          <w:numId w:val="13"/>
        </w:numPr>
        <w:tabs>
          <w:tab w:val="clear" w:pos="720"/>
          <w:tab w:val="num" w:pos="1068"/>
        </w:tabs>
        <w:spacing w:line="276" w:lineRule="auto"/>
        <w:ind w:left="1068"/>
      </w:pPr>
      <w:r w:rsidRPr="00F17C4D">
        <w:t>Respuestas inmediatas a dudas sobre alimentación, suplementos o hábitos saludables.</w:t>
      </w:r>
    </w:p>
    <w:p w14:paraId="3549CCB8" w14:textId="1712C21F" w:rsidR="00151FA3" w:rsidRPr="00F17C4D" w:rsidRDefault="00151FA3" w:rsidP="00F17C4D">
      <w:pPr>
        <w:pStyle w:val="NormalWeb"/>
        <w:numPr>
          <w:ilvl w:val="0"/>
          <w:numId w:val="20"/>
        </w:numPr>
        <w:spacing w:line="276" w:lineRule="auto"/>
      </w:pPr>
      <w:r w:rsidRPr="00F17C4D">
        <w:rPr>
          <w:rStyle w:val="Strong"/>
        </w:rPr>
        <w:t>Seguimiento y control de progreso</w:t>
      </w:r>
    </w:p>
    <w:p w14:paraId="6B3F7B91"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Registro de peso y medidas corporales.</w:t>
      </w:r>
    </w:p>
    <w:p w14:paraId="7D7469E0"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Visualización de avances (gráficas o reportes simples).</w:t>
      </w:r>
    </w:p>
    <w:p w14:paraId="760EAE7B"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Ajuste automático del plan de dieta según resultados.</w:t>
      </w:r>
    </w:p>
    <w:p w14:paraId="2C48AB7B" w14:textId="6F57D1A6" w:rsidR="00151FA3" w:rsidRPr="00F17C4D" w:rsidRDefault="00151FA3" w:rsidP="00F17C4D">
      <w:pPr>
        <w:pStyle w:val="NormalWeb"/>
        <w:numPr>
          <w:ilvl w:val="0"/>
          <w:numId w:val="20"/>
        </w:numPr>
        <w:spacing w:line="276" w:lineRule="auto"/>
      </w:pPr>
      <w:r w:rsidRPr="00F17C4D">
        <w:rPr>
          <w:rStyle w:val="Strong"/>
        </w:rPr>
        <w:t>Integración con la rutina de gimnasio</w:t>
      </w:r>
    </w:p>
    <w:p w14:paraId="7AE75ED4" w14:textId="77777777" w:rsidR="00151FA3" w:rsidRPr="00F17C4D" w:rsidRDefault="00151FA3" w:rsidP="00F17C4D">
      <w:pPr>
        <w:pStyle w:val="NormalWeb"/>
        <w:numPr>
          <w:ilvl w:val="0"/>
          <w:numId w:val="15"/>
        </w:numPr>
        <w:tabs>
          <w:tab w:val="clear" w:pos="720"/>
          <w:tab w:val="num" w:pos="1068"/>
        </w:tabs>
        <w:spacing w:line="276" w:lineRule="auto"/>
        <w:ind w:left="1068"/>
      </w:pPr>
      <w:r w:rsidRPr="00F17C4D">
        <w:t>Sugerencias de dieta complementaria a los entrenamientos.</w:t>
      </w:r>
    </w:p>
    <w:p w14:paraId="5DDCD00C" w14:textId="195ED5C3" w:rsidR="00F17C4D" w:rsidRPr="00F17C4D" w:rsidRDefault="00151FA3" w:rsidP="00F17C4D">
      <w:pPr>
        <w:pStyle w:val="NormalWeb"/>
        <w:numPr>
          <w:ilvl w:val="0"/>
          <w:numId w:val="15"/>
        </w:numPr>
        <w:tabs>
          <w:tab w:val="clear" w:pos="720"/>
          <w:tab w:val="num" w:pos="1068"/>
        </w:tabs>
        <w:spacing w:line="276" w:lineRule="auto"/>
        <w:ind w:left="1068"/>
      </w:pPr>
      <w:r w:rsidRPr="00F17C4D">
        <w:t>Recomendaciones pre y post entrenamiento.</w:t>
      </w:r>
    </w:p>
    <w:p w14:paraId="53EB0612" w14:textId="30F38352" w:rsidR="0000249B" w:rsidRPr="00F17C4D" w:rsidRDefault="00151FA3" w:rsidP="00F17C4D">
      <w:pPr>
        <w:pStyle w:val="Heading2"/>
        <w:spacing w:line="276" w:lineRule="auto"/>
      </w:pPr>
      <w:r w:rsidRPr="00F17C4D">
        <w:t xml:space="preserve"> </w:t>
      </w:r>
      <w:r w:rsidR="0000249B" w:rsidRPr="00F17C4D">
        <w:t>Funcionalidades esenciales:</w:t>
      </w:r>
    </w:p>
    <w:p w14:paraId="58D3AFA4"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Registro y perfil del usuario</w:t>
      </w:r>
    </w:p>
    <w:p w14:paraId="4C06024A" w14:textId="77777777" w:rsidR="00935A5B" w:rsidRPr="00F17C4D" w:rsidRDefault="00935A5B" w:rsidP="00F17C4D">
      <w:pPr>
        <w:pStyle w:val="ListParagraph"/>
        <w:numPr>
          <w:ilvl w:val="0"/>
          <w:numId w:val="1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aptura de datos básicos (edad, peso, talla, sexo).</w:t>
      </w:r>
    </w:p>
    <w:p w14:paraId="1D92B750" w14:textId="77777777" w:rsidR="00935A5B" w:rsidRPr="00F17C4D" w:rsidRDefault="00935A5B" w:rsidP="00F17C4D">
      <w:pPr>
        <w:pStyle w:val="ListParagraph"/>
        <w:numPr>
          <w:ilvl w:val="0"/>
          <w:numId w:val="1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elección de objetivo físico (ganar masa muscular, perder grasa, tonificar, resistencia).</w:t>
      </w:r>
    </w:p>
    <w:p w14:paraId="208F3728"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Generación de planes nutricionales personalizados</w:t>
      </w:r>
    </w:p>
    <w:p w14:paraId="3143AAC3" w14:textId="77777777" w:rsidR="00935A5B" w:rsidRPr="00F17C4D" w:rsidRDefault="00935A5B" w:rsidP="00F17C4D">
      <w:pPr>
        <w:numPr>
          <w:ilvl w:val="1"/>
          <w:numId w:val="1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reación de dietas adaptadas al objetivo y características del usuario.</w:t>
      </w:r>
    </w:p>
    <w:p w14:paraId="0BFABB48" w14:textId="77777777" w:rsidR="00935A5B" w:rsidRPr="00F17C4D" w:rsidRDefault="00935A5B" w:rsidP="00F17C4D">
      <w:pPr>
        <w:numPr>
          <w:ilvl w:val="1"/>
          <w:numId w:val="1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álculo automático de calorías y macronutrientes básicos.</w:t>
      </w:r>
    </w:p>
    <w:p w14:paraId="2CEF74BA"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 xml:space="preserve">Interacción mediante </w:t>
      </w:r>
      <w:proofErr w:type="spellStart"/>
      <w:r w:rsidRPr="00F17C4D">
        <w:rPr>
          <w:rFonts w:ascii="Times New Roman" w:eastAsia="Times New Roman" w:hAnsi="Times New Roman" w:cs="Times New Roman"/>
          <w:b/>
          <w:bCs/>
          <w:sz w:val="24"/>
          <w:szCs w:val="24"/>
          <w:lang w:eastAsia="es-PE"/>
        </w:rPr>
        <w:t>chatbot</w:t>
      </w:r>
      <w:proofErr w:type="spellEnd"/>
    </w:p>
    <w:p w14:paraId="795DC68E" w14:textId="77777777" w:rsidR="00935A5B" w:rsidRPr="00F17C4D" w:rsidRDefault="00935A5B" w:rsidP="00F17C4D">
      <w:pPr>
        <w:numPr>
          <w:ilvl w:val="1"/>
          <w:numId w:val="1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Respuestas en lenguaje natural a consultas del usuario.</w:t>
      </w:r>
    </w:p>
    <w:p w14:paraId="1D971E43" w14:textId="77777777" w:rsidR="00935A5B" w:rsidRPr="00F17C4D" w:rsidRDefault="00935A5B" w:rsidP="00F17C4D">
      <w:pPr>
        <w:numPr>
          <w:ilvl w:val="1"/>
          <w:numId w:val="1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ntrega de menús, consejos básicos y explicación de la dieta.</w:t>
      </w:r>
    </w:p>
    <w:p w14:paraId="0FAFA4F4"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Seguimiento básico de progreso</w:t>
      </w:r>
    </w:p>
    <w:p w14:paraId="6057DFC2" w14:textId="77777777" w:rsidR="00935A5B" w:rsidRPr="00F17C4D" w:rsidRDefault="00935A5B" w:rsidP="00F17C4D">
      <w:pPr>
        <w:numPr>
          <w:ilvl w:val="1"/>
          <w:numId w:val="19"/>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Registro de peso y medidas corporales del usuario.</w:t>
      </w:r>
    </w:p>
    <w:p w14:paraId="7A54CB89" w14:textId="663B6058" w:rsidR="0000249B" w:rsidRDefault="00935A5B" w:rsidP="00F17C4D">
      <w:pPr>
        <w:numPr>
          <w:ilvl w:val="1"/>
          <w:numId w:val="19"/>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juste manual o automático de la dieta en función de resultados iniciales.</w:t>
      </w:r>
    </w:p>
    <w:p w14:paraId="0EEC0D41" w14:textId="10C51EB4" w:rsidR="00871052" w:rsidRDefault="00871052" w:rsidP="00871052">
      <w:pPr>
        <w:spacing w:before="100" w:beforeAutospacing="1" w:after="100" w:afterAutospacing="1" w:line="276" w:lineRule="auto"/>
        <w:rPr>
          <w:rFonts w:ascii="Times New Roman" w:eastAsia="Times New Roman" w:hAnsi="Times New Roman" w:cs="Times New Roman"/>
          <w:sz w:val="24"/>
          <w:szCs w:val="24"/>
          <w:lang w:eastAsia="es-PE"/>
        </w:rPr>
      </w:pPr>
    </w:p>
    <w:p w14:paraId="028E674F" w14:textId="77777777" w:rsidR="00871052" w:rsidRPr="00F17C4D" w:rsidRDefault="00871052" w:rsidP="00871052">
      <w:pPr>
        <w:spacing w:before="100" w:beforeAutospacing="1" w:after="100" w:afterAutospacing="1" w:line="276" w:lineRule="auto"/>
        <w:rPr>
          <w:rFonts w:ascii="Times New Roman" w:eastAsia="Times New Roman" w:hAnsi="Times New Roman" w:cs="Times New Roman"/>
          <w:sz w:val="24"/>
          <w:szCs w:val="24"/>
          <w:lang w:eastAsia="es-PE"/>
        </w:rPr>
      </w:pPr>
    </w:p>
    <w:p w14:paraId="22112F4C" w14:textId="77777777" w:rsidR="0000249B" w:rsidRPr="00F17C4D" w:rsidRDefault="0000249B" w:rsidP="00F17C4D">
      <w:pPr>
        <w:pStyle w:val="Heading2"/>
        <w:spacing w:line="276" w:lineRule="auto"/>
      </w:pPr>
      <w:r w:rsidRPr="00F17C4D">
        <w:lastRenderedPageBreak/>
        <w:t>Funcionalidades futuras (Opcionales):</w:t>
      </w:r>
    </w:p>
    <w:p w14:paraId="3D11D71D" w14:textId="290BE1BD" w:rsidR="00935A5B" w:rsidRPr="00F17C4D" w:rsidRDefault="00F17C4D"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Recomendaciones</w:t>
      </w:r>
      <w:r w:rsidR="00935A5B" w:rsidRPr="00F17C4D">
        <w:rPr>
          <w:rFonts w:ascii="Times New Roman" w:eastAsia="Times New Roman" w:hAnsi="Times New Roman" w:cs="Times New Roman"/>
          <w:b/>
          <w:bCs/>
          <w:sz w:val="24"/>
          <w:szCs w:val="24"/>
          <w:lang w:eastAsia="es-PE"/>
        </w:rPr>
        <w:t xml:space="preserve"> dinámicas avanzadas</w:t>
      </w:r>
    </w:p>
    <w:p w14:paraId="70765A42" w14:textId="77777777" w:rsidR="00935A5B" w:rsidRPr="00F17C4D" w:rsidRDefault="00935A5B" w:rsidP="00F17C4D">
      <w:pPr>
        <w:pStyle w:val="ListParagraph"/>
        <w:numPr>
          <w:ilvl w:val="0"/>
          <w:numId w:val="2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juste automático de la dieta según el progreso registrado.</w:t>
      </w:r>
    </w:p>
    <w:p w14:paraId="63C22AE2" w14:textId="7173884B" w:rsidR="00F17C4D" w:rsidRPr="00F17C4D" w:rsidRDefault="00935A5B" w:rsidP="00F17C4D">
      <w:pPr>
        <w:pStyle w:val="ListParagraph"/>
        <w:numPr>
          <w:ilvl w:val="0"/>
          <w:numId w:val="2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lanes semanales que cambien con la evolución del usuario</w:t>
      </w:r>
    </w:p>
    <w:p w14:paraId="7840A179"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2BC65298" w14:textId="4A79F974"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Integración con rutinas de entrenamiento</w:t>
      </w:r>
    </w:p>
    <w:p w14:paraId="725B6117" w14:textId="77777777" w:rsidR="00935A5B" w:rsidRPr="00F17C4D" w:rsidRDefault="00935A5B" w:rsidP="00F17C4D">
      <w:pPr>
        <w:pStyle w:val="ListParagraph"/>
        <w:numPr>
          <w:ilvl w:val="0"/>
          <w:numId w:val="2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Dietas adaptadas a los planes de ejercicio que realiza en el gimnasio.</w:t>
      </w:r>
    </w:p>
    <w:p w14:paraId="04730E1F" w14:textId="627FA574" w:rsidR="00F17C4D" w:rsidRPr="00F17C4D" w:rsidRDefault="00935A5B" w:rsidP="00F17C4D">
      <w:pPr>
        <w:pStyle w:val="ListParagraph"/>
        <w:numPr>
          <w:ilvl w:val="0"/>
          <w:numId w:val="2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ugerencias pre y post entrenamiento (recuperación, snacks rápidos).</w:t>
      </w:r>
    </w:p>
    <w:p w14:paraId="55FB2EC7"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7E41AB44" w14:textId="300F3590"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Visualización de progreso</w:t>
      </w:r>
    </w:p>
    <w:p w14:paraId="38543FCC" w14:textId="77777777" w:rsidR="00935A5B" w:rsidRPr="00F17C4D" w:rsidRDefault="00935A5B" w:rsidP="00F17C4D">
      <w:pPr>
        <w:pStyle w:val="ListParagraph"/>
        <w:numPr>
          <w:ilvl w:val="0"/>
          <w:numId w:val="2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Gráficas interactivas de peso, medidas y porcentaje de grasa corporal.</w:t>
      </w:r>
    </w:p>
    <w:p w14:paraId="0CDC29C7" w14:textId="203E67C1" w:rsidR="00F17C4D" w:rsidRPr="00F17C4D" w:rsidRDefault="00935A5B" w:rsidP="00F17C4D">
      <w:pPr>
        <w:pStyle w:val="ListParagraph"/>
        <w:numPr>
          <w:ilvl w:val="0"/>
          <w:numId w:val="2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omparación de antes y después.</w:t>
      </w:r>
    </w:p>
    <w:p w14:paraId="151F1A54"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417D4E8D" w14:textId="77777777"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Soporte para restricciones y condiciones médicas</w:t>
      </w:r>
    </w:p>
    <w:p w14:paraId="7F3B4286" w14:textId="77777777" w:rsidR="00935A5B" w:rsidRPr="00F17C4D" w:rsidRDefault="00935A5B" w:rsidP="00F17C4D">
      <w:pPr>
        <w:pStyle w:val="ListParagraph"/>
        <w:numPr>
          <w:ilvl w:val="0"/>
          <w:numId w:val="2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lanes especiales para diabéticos, hipertensos o personas con colesterol alto.</w:t>
      </w:r>
    </w:p>
    <w:p w14:paraId="7D28104C" w14:textId="24648928" w:rsidR="00F17C4D" w:rsidRPr="00F17C4D" w:rsidRDefault="00935A5B" w:rsidP="00F17C4D">
      <w:pPr>
        <w:pStyle w:val="ListParagraph"/>
        <w:numPr>
          <w:ilvl w:val="0"/>
          <w:numId w:val="2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lternativas para veganos, vegetarianos o intolerantes a la lactosa/gluten.</w:t>
      </w:r>
    </w:p>
    <w:p w14:paraId="3FEE786E"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3FD3C3A6" w14:textId="4BE268B8"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Integración con dispositivos externos</w:t>
      </w:r>
    </w:p>
    <w:p w14:paraId="3A058994" w14:textId="77777777" w:rsidR="00935A5B" w:rsidRPr="00F17C4D" w:rsidRDefault="00935A5B" w:rsidP="00F17C4D">
      <w:pPr>
        <w:pStyle w:val="ListParagraph"/>
        <w:numPr>
          <w:ilvl w:val="0"/>
          <w:numId w:val="2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incronización con smartwatches, apps de salud o pulseras fitness.</w:t>
      </w:r>
    </w:p>
    <w:p w14:paraId="017BB72E" w14:textId="3A8EF6F1" w:rsidR="00935A5B" w:rsidRPr="00F17C4D" w:rsidRDefault="00935A5B" w:rsidP="00F17C4D">
      <w:pPr>
        <w:pStyle w:val="ListParagraph"/>
        <w:numPr>
          <w:ilvl w:val="0"/>
          <w:numId w:val="2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Uso de datos de actividad física para ajustar la dieta.</w:t>
      </w:r>
    </w:p>
    <w:p w14:paraId="19A4535F"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022F0CF9" w14:textId="4929AC97"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Chat por voz o multicanal</w:t>
      </w:r>
    </w:p>
    <w:p w14:paraId="621154D8" w14:textId="77777777" w:rsidR="00935A5B" w:rsidRPr="00F17C4D" w:rsidRDefault="00935A5B" w:rsidP="00F17C4D">
      <w:pPr>
        <w:pStyle w:val="ListParagraph"/>
        <w:numPr>
          <w:ilvl w:val="0"/>
          <w:numId w:val="2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Interacción por comandos de voz.</w:t>
      </w:r>
    </w:p>
    <w:p w14:paraId="532789BC" w14:textId="2223F634" w:rsidR="00FE2F93" w:rsidRPr="00F17C4D" w:rsidRDefault="00935A5B" w:rsidP="00F17C4D">
      <w:pPr>
        <w:pStyle w:val="ListParagraph"/>
        <w:numPr>
          <w:ilvl w:val="0"/>
          <w:numId w:val="2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Disponibilidad en WhatsApp, </w:t>
      </w:r>
      <w:proofErr w:type="spellStart"/>
      <w:r w:rsidRPr="00F17C4D">
        <w:rPr>
          <w:rFonts w:ascii="Times New Roman" w:eastAsia="Times New Roman" w:hAnsi="Times New Roman" w:cs="Times New Roman"/>
          <w:sz w:val="24"/>
          <w:szCs w:val="24"/>
          <w:lang w:eastAsia="es-PE"/>
        </w:rPr>
        <w:t>Telegram</w:t>
      </w:r>
      <w:proofErr w:type="spellEnd"/>
      <w:r w:rsidRPr="00F17C4D">
        <w:rPr>
          <w:rFonts w:ascii="Times New Roman" w:eastAsia="Times New Roman" w:hAnsi="Times New Roman" w:cs="Times New Roman"/>
          <w:sz w:val="24"/>
          <w:szCs w:val="24"/>
          <w:lang w:eastAsia="es-PE"/>
        </w:rPr>
        <w:t xml:space="preserve"> o app propia del gimnasio</w:t>
      </w:r>
    </w:p>
    <w:p w14:paraId="70647920" w14:textId="66C73DBB" w:rsidR="00F17C4D" w:rsidRPr="00F17C4D" w:rsidRDefault="0000249B" w:rsidP="00F17C4D">
      <w:pPr>
        <w:pStyle w:val="Heading1"/>
        <w:spacing w:line="276" w:lineRule="auto"/>
      </w:pPr>
      <w:r w:rsidRPr="00F17C4D">
        <w:t>Requisitos Técnico</w:t>
      </w:r>
      <w:r w:rsidR="00F17C4D" w:rsidRPr="00F17C4D">
        <w:t>s</w:t>
      </w:r>
    </w:p>
    <w:p w14:paraId="436ED283" w14:textId="2BE4A4B4" w:rsidR="00F17C4D" w:rsidRPr="00F17C4D" w:rsidRDefault="00F17C4D" w:rsidP="00F17C4D">
      <w:pPr>
        <w:pStyle w:val="Heading3"/>
        <w:numPr>
          <w:ilvl w:val="0"/>
          <w:numId w:val="30"/>
        </w:numPr>
        <w:spacing w:line="276" w:lineRule="auto"/>
        <w:rPr>
          <w:rFonts w:ascii="Times New Roman" w:hAnsi="Times New Roman" w:cs="Times New Roman"/>
          <w:b/>
          <w:color w:val="auto"/>
        </w:rPr>
      </w:pPr>
      <w:proofErr w:type="spellStart"/>
      <w:r w:rsidRPr="00F17C4D">
        <w:rPr>
          <w:rFonts w:ascii="Times New Roman" w:hAnsi="Times New Roman" w:cs="Times New Roman"/>
          <w:b/>
          <w:color w:val="auto"/>
        </w:rPr>
        <w:t>Backend</w:t>
      </w:r>
      <w:proofErr w:type="spellEnd"/>
    </w:p>
    <w:p w14:paraId="0D8ECF9F" w14:textId="0FAC27F1" w:rsidR="00F17C4D" w:rsidRPr="00F17C4D" w:rsidRDefault="00F17C4D" w:rsidP="00F17C4D">
      <w:pPr>
        <w:pStyle w:val="NormalWeb"/>
        <w:numPr>
          <w:ilvl w:val="0"/>
          <w:numId w:val="29"/>
        </w:numPr>
        <w:spacing w:line="276" w:lineRule="auto"/>
      </w:pPr>
      <w:r w:rsidRPr="00F17C4D">
        <w:rPr>
          <w:rStyle w:val="Strong"/>
        </w:rPr>
        <w:t>Laravel 10</w:t>
      </w:r>
      <w:r w:rsidRPr="00F17C4D">
        <w:t xml:space="preserve">: Framework PHP moderno y robusto para el desarrollo del </w:t>
      </w:r>
      <w:proofErr w:type="spellStart"/>
      <w:r w:rsidRPr="00F17C4D">
        <w:t>backend</w:t>
      </w:r>
      <w:proofErr w:type="spellEnd"/>
      <w:r w:rsidRPr="00F17C4D">
        <w:t xml:space="preserve">, con soporte a </w:t>
      </w:r>
      <w:proofErr w:type="spellStart"/>
      <w:r w:rsidRPr="00F17C4D">
        <w:t>APIs</w:t>
      </w:r>
      <w:proofErr w:type="spellEnd"/>
      <w:r w:rsidRPr="00F17C4D">
        <w:t xml:space="preserve"> </w:t>
      </w:r>
      <w:proofErr w:type="spellStart"/>
      <w:r w:rsidRPr="00F17C4D">
        <w:t>RESTful</w:t>
      </w:r>
      <w:proofErr w:type="spellEnd"/>
      <w:r w:rsidRPr="00F17C4D">
        <w:t xml:space="preserve"> y arquitectura MVC.</w:t>
      </w:r>
    </w:p>
    <w:p w14:paraId="3ABFCD0C" w14:textId="31F14335" w:rsidR="00F17C4D" w:rsidRPr="00F17C4D" w:rsidRDefault="00F17C4D" w:rsidP="00F17C4D">
      <w:pPr>
        <w:pStyle w:val="NormalWeb"/>
        <w:numPr>
          <w:ilvl w:val="0"/>
          <w:numId w:val="29"/>
        </w:numPr>
        <w:spacing w:line="276" w:lineRule="auto"/>
      </w:pPr>
      <w:r w:rsidRPr="00F17C4D">
        <w:rPr>
          <w:rStyle w:val="Strong"/>
        </w:rPr>
        <w:t>MySQL 8.0</w:t>
      </w:r>
      <w:r w:rsidRPr="00F17C4D">
        <w:t>: Base de datos relacional para el almacenamiento de información de usuarios, planes nutricionales y registros de progreso.</w:t>
      </w:r>
    </w:p>
    <w:p w14:paraId="6B2A075E" w14:textId="1C3987EE" w:rsidR="00F17C4D" w:rsidRPr="00F17C4D" w:rsidRDefault="00F17C4D" w:rsidP="00F17C4D">
      <w:pPr>
        <w:pStyle w:val="NormalWeb"/>
        <w:numPr>
          <w:ilvl w:val="0"/>
          <w:numId w:val="29"/>
        </w:numPr>
        <w:spacing w:line="276" w:lineRule="auto"/>
      </w:pPr>
      <w:proofErr w:type="spellStart"/>
      <w:r w:rsidRPr="00F17C4D">
        <w:rPr>
          <w:rStyle w:val="Strong"/>
        </w:rPr>
        <w:t>phpMyAdmin</w:t>
      </w:r>
      <w:proofErr w:type="spellEnd"/>
      <w:r w:rsidRPr="00F17C4D">
        <w:t>: Herramienta de gestión visual de la base de datos.</w:t>
      </w:r>
    </w:p>
    <w:p w14:paraId="4669A253" w14:textId="116E2A9C" w:rsidR="00F17C4D" w:rsidRPr="00F17C4D" w:rsidRDefault="00F17C4D" w:rsidP="00F17C4D">
      <w:pPr>
        <w:pStyle w:val="Heading3"/>
        <w:numPr>
          <w:ilvl w:val="0"/>
          <w:numId w:val="30"/>
        </w:numPr>
        <w:spacing w:line="276" w:lineRule="auto"/>
        <w:rPr>
          <w:rFonts w:ascii="Times New Roman" w:hAnsi="Times New Roman" w:cs="Times New Roman"/>
          <w:b/>
          <w:color w:val="auto"/>
        </w:rPr>
      </w:pPr>
      <w:proofErr w:type="spellStart"/>
      <w:r w:rsidRPr="00F17C4D">
        <w:rPr>
          <w:rFonts w:ascii="Times New Roman" w:hAnsi="Times New Roman" w:cs="Times New Roman"/>
          <w:b/>
          <w:color w:val="auto"/>
        </w:rPr>
        <w:t>Frontend</w:t>
      </w:r>
      <w:proofErr w:type="spellEnd"/>
    </w:p>
    <w:p w14:paraId="5D8529AF" w14:textId="34B679C0" w:rsidR="00F17C4D" w:rsidRPr="00F17C4D" w:rsidRDefault="00F17C4D" w:rsidP="00F17C4D">
      <w:pPr>
        <w:pStyle w:val="NormalWeb"/>
        <w:numPr>
          <w:ilvl w:val="0"/>
          <w:numId w:val="31"/>
        </w:numPr>
        <w:spacing w:line="276" w:lineRule="auto"/>
      </w:pPr>
      <w:proofErr w:type="spellStart"/>
      <w:r w:rsidRPr="00F17C4D">
        <w:rPr>
          <w:rStyle w:val="Strong"/>
        </w:rPr>
        <w:t>Tailwind</w:t>
      </w:r>
      <w:proofErr w:type="spellEnd"/>
      <w:r w:rsidRPr="00F17C4D">
        <w:rPr>
          <w:rStyle w:val="Strong"/>
        </w:rPr>
        <w:t xml:space="preserve"> CSS</w:t>
      </w:r>
      <w:r w:rsidRPr="00F17C4D">
        <w:t xml:space="preserve">: Framework </w:t>
      </w:r>
      <w:proofErr w:type="spellStart"/>
      <w:r w:rsidRPr="00F17C4D">
        <w:t>utility-first</w:t>
      </w:r>
      <w:proofErr w:type="spellEnd"/>
      <w:r w:rsidRPr="00F17C4D">
        <w:t xml:space="preserve"> para el diseño responsivo y personalización de estilos.</w:t>
      </w:r>
    </w:p>
    <w:p w14:paraId="589D0F1E" w14:textId="529D4710" w:rsidR="00F17C4D" w:rsidRPr="00F17C4D" w:rsidRDefault="00F17C4D" w:rsidP="00F17C4D">
      <w:pPr>
        <w:pStyle w:val="NormalWeb"/>
        <w:numPr>
          <w:ilvl w:val="0"/>
          <w:numId w:val="31"/>
        </w:numPr>
        <w:spacing w:line="276" w:lineRule="auto"/>
      </w:pPr>
      <w:r w:rsidRPr="00F17C4D">
        <w:rPr>
          <w:rStyle w:val="Strong"/>
        </w:rPr>
        <w:t>Alpine.js</w:t>
      </w:r>
      <w:r w:rsidRPr="00F17C4D">
        <w:t>:  Framework JavaScript ligero para dotar de interactividad a la interfaz de usuario.</w:t>
      </w:r>
    </w:p>
    <w:p w14:paraId="1C59C4FF" w14:textId="6120E009" w:rsidR="00F17C4D" w:rsidRPr="00F17C4D" w:rsidRDefault="00F17C4D" w:rsidP="00F17C4D">
      <w:pPr>
        <w:pStyle w:val="NormalWeb"/>
        <w:numPr>
          <w:ilvl w:val="0"/>
          <w:numId w:val="31"/>
        </w:numPr>
        <w:spacing w:line="276" w:lineRule="auto"/>
      </w:pPr>
      <w:r w:rsidRPr="00F17C4D">
        <w:rPr>
          <w:rStyle w:val="Strong"/>
        </w:rPr>
        <w:lastRenderedPageBreak/>
        <w:t xml:space="preserve">Blade </w:t>
      </w:r>
      <w:proofErr w:type="spellStart"/>
      <w:r w:rsidRPr="00F17C4D">
        <w:rPr>
          <w:rStyle w:val="Strong"/>
        </w:rPr>
        <w:t>Templates</w:t>
      </w:r>
      <w:proofErr w:type="spellEnd"/>
      <w:r w:rsidRPr="00F17C4D">
        <w:rPr>
          <w:rStyle w:val="Strong"/>
        </w:rPr>
        <w:t xml:space="preserve"> (Laravel)</w:t>
      </w:r>
      <w:r w:rsidRPr="00F17C4D">
        <w:t xml:space="preserve">: Motor de plantillas nativo de Laravel, que permite estructurar el </w:t>
      </w:r>
      <w:proofErr w:type="spellStart"/>
      <w:r w:rsidRPr="00F17C4D">
        <w:t>frontend</w:t>
      </w:r>
      <w:proofErr w:type="spellEnd"/>
      <w:r w:rsidRPr="00F17C4D">
        <w:t xml:space="preserve"> con vistas dinámicas y reutilizables.</w:t>
      </w:r>
    </w:p>
    <w:p w14:paraId="3AE72EF9" w14:textId="5FF4F53A" w:rsidR="00F17C4D" w:rsidRPr="00F17C4D" w:rsidRDefault="00F17C4D" w:rsidP="00F17C4D">
      <w:pPr>
        <w:pStyle w:val="Heading3"/>
        <w:numPr>
          <w:ilvl w:val="0"/>
          <w:numId w:val="30"/>
        </w:numPr>
        <w:spacing w:line="276" w:lineRule="auto"/>
        <w:rPr>
          <w:rFonts w:ascii="Times New Roman" w:hAnsi="Times New Roman" w:cs="Times New Roman"/>
          <w:b/>
          <w:color w:val="auto"/>
        </w:rPr>
      </w:pPr>
      <w:r w:rsidRPr="00F17C4D">
        <w:rPr>
          <w:rFonts w:ascii="Times New Roman" w:hAnsi="Times New Roman" w:cs="Times New Roman"/>
          <w:b/>
          <w:color w:val="auto"/>
        </w:rPr>
        <w:t>Inteligencia Artificial / Lógica de negocio</w:t>
      </w:r>
    </w:p>
    <w:p w14:paraId="3514F2A9" w14:textId="223B9D23" w:rsidR="00F17C4D" w:rsidRPr="00F17C4D" w:rsidRDefault="00F17C4D" w:rsidP="00F17C4D">
      <w:pPr>
        <w:pStyle w:val="NormalWeb"/>
        <w:numPr>
          <w:ilvl w:val="0"/>
          <w:numId w:val="32"/>
        </w:numPr>
        <w:spacing w:line="276" w:lineRule="auto"/>
      </w:pPr>
      <w:r w:rsidRPr="00F17C4D">
        <w:t xml:space="preserve">Integración con </w:t>
      </w:r>
      <w:proofErr w:type="spellStart"/>
      <w:r w:rsidRPr="00F17C4D">
        <w:rPr>
          <w:rStyle w:val="Strong"/>
        </w:rPr>
        <w:t>APIs</w:t>
      </w:r>
      <w:proofErr w:type="spellEnd"/>
      <w:r w:rsidRPr="00F17C4D">
        <w:rPr>
          <w:rStyle w:val="Strong"/>
        </w:rPr>
        <w:t xml:space="preserve"> de IA (</w:t>
      </w:r>
      <w:proofErr w:type="spellStart"/>
      <w:r w:rsidRPr="00F17C4D">
        <w:rPr>
          <w:rStyle w:val="Strong"/>
        </w:rPr>
        <w:t>OpenAI</w:t>
      </w:r>
      <w:proofErr w:type="spellEnd"/>
      <w:r w:rsidRPr="00F17C4D">
        <w:rPr>
          <w:rStyle w:val="Strong"/>
        </w:rPr>
        <w:t>)</w:t>
      </w:r>
      <w:r w:rsidRPr="00F17C4D">
        <w:t xml:space="preserve"> para la generación de planes alimenticios personalizados en función de los objetivos del usuario (pérdida de grasa, ganancia muscular, tonificación).</w:t>
      </w:r>
    </w:p>
    <w:p w14:paraId="34F790F5" w14:textId="23BE6D9B" w:rsidR="00935A5B" w:rsidRPr="00F17C4D" w:rsidRDefault="0000249B" w:rsidP="00F17C4D">
      <w:pPr>
        <w:pStyle w:val="Heading2"/>
        <w:spacing w:line="276" w:lineRule="auto"/>
      </w:pPr>
      <w:r w:rsidRPr="00F17C4D">
        <w:t>Compatibilidad</w:t>
      </w:r>
    </w:p>
    <w:p w14:paraId="1F26720B" w14:textId="0288EABE" w:rsidR="00F17C4D" w:rsidRPr="00F17C4D" w:rsidRDefault="00F17C4D" w:rsidP="00F17C4D">
      <w:pPr>
        <w:pStyle w:val="NormalWeb"/>
        <w:numPr>
          <w:ilvl w:val="0"/>
          <w:numId w:val="33"/>
        </w:numPr>
        <w:spacing w:line="276" w:lineRule="auto"/>
      </w:pPr>
      <w:r w:rsidRPr="00F17C4D">
        <w:rPr>
          <w:rStyle w:val="Strong"/>
        </w:rPr>
        <w:t>PHP 8.1 o superior</w:t>
      </w:r>
    </w:p>
    <w:p w14:paraId="20F1E0FF" w14:textId="59A22B0D" w:rsidR="00F17C4D" w:rsidRPr="00F17C4D" w:rsidRDefault="00F17C4D" w:rsidP="00F17C4D">
      <w:pPr>
        <w:pStyle w:val="NormalWeb"/>
        <w:numPr>
          <w:ilvl w:val="0"/>
          <w:numId w:val="33"/>
        </w:numPr>
        <w:spacing w:line="276" w:lineRule="auto"/>
      </w:pPr>
      <w:proofErr w:type="spellStart"/>
      <w:r w:rsidRPr="00F17C4D">
        <w:rPr>
          <w:rStyle w:val="Strong"/>
        </w:rPr>
        <w:t>Composer</w:t>
      </w:r>
      <w:proofErr w:type="spellEnd"/>
      <w:r w:rsidRPr="00F17C4D">
        <w:rPr>
          <w:rStyle w:val="Strong"/>
        </w:rPr>
        <w:t xml:space="preserve"> 2.0 o superior</w:t>
      </w:r>
      <w:r w:rsidRPr="00F17C4D">
        <w:t xml:space="preserve"> (gestión de dependencias de Laravel)</w:t>
      </w:r>
    </w:p>
    <w:p w14:paraId="7A5157AC" w14:textId="3D5A7C20" w:rsidR="00F17C4D" w:rsidRPr="00F17C4D" w:rsidRDefault="00F17C4D" w:rsidP="00F17C4D">
      <w:pPr>
        <w:pStyle w:val="NormalWeb"/>
        <w:numPr>
          <w:ilvl w:val="0"/>
          <w:numId w:val="33"/>
        </w:numPr>
        <w:spacing w:line="276" w:lineRule="auto"/>
      </w:pPr>
      <w:r w:rsidRPr="00F17C4D">
        <w:rPr>
          <w:rStyle w:val="Strong"/>
        </w:rPr>
        <w:t>Node.js 16.0 o superior</w:t>
      </w:r>
      <w:r w:rsidRPr="00F17C4D">
        <w:t xml:space="preserve"> (compilación de </w:t>
      </w:r>
      <w:proofErr w:type="spellStart"/>
      <w:r w:rsidRPr="00F17C4D">
        <w:t>assets</w:t>
      </w:r>
      <w:proofErr w:type="spellEnd"/>
      <w:r w:rsidRPr="00F17C4D">
        <w:t xml:space="preserve"> y </w:t>
      </w:r>
      <w:proofErr w:type="spellStart"/>
      <w:r w:rsidRPr="00F17C4D">
        <w:t>frontend</w:t>
      </w:r>
      <w:proofErr w:type="spellEnd"/>
      <w:r w:rsidRPr="00F17C4D">
        <w:t>)</w:t>
      </w:r>
    </w:p>
    <w:p w14:paraId="5B7F9A1D" w14:textId="099E49AD" w:rsidR="00F17C4D" w:rsidRPr="00F17C4D" w:rsidRDefault="00F17C4D" w:rsidP="00F17C4D">
      <w:pPr>
        <w:pStyle w:val="NormalWeb"/>
        <w:numPr>
          <w:ilvl w:val="0"/>
          <w:numId w:val="33"/>
        </w:numPr>
        <w:spacing w:line="276" w:lineRule="auto"/>
      </w:pPr>
      <w:r w:rsidRPr="00F17C4D">
        <w:rPr>
          <w:rStyle w:val="Strong"/>
        </w:rPr>
        <w:t>MySQL 8.0 o superior</w:t>
      </w:r>
    </w:p>
    <w:p w14:paraId="6905EDB8" w14:textId="77777777" w:rsidR="0000249B" w:rsidRPr="00F17C4D" w:rsidRDefault="0000249B" w:rsidP="00F17C4D">
      <w:pPr>
        <w:pStyle w:val="Heading1"/>
        <w:spacing w:line="276" w:lineRule="auto"/>
      </w:pPr>
      <w:r w:rsidRPr="00F17C4D">
        <w:t>Riesgos y Limitaciones</w:t>
      </w:r>
    </w:p>
    <w:p w14:paraId="237DA408" w14:textId="77777777" w:rsidR="0000249B" w:rsidRPr="00F17C4D" w:rsidRDefault="0000249B"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osibles problemas que pueden surgir durante el desarrollo.</w:t>
      </w:r>
    </w:p>
    <w:p w14:paraId="260A87DF" w14:textId="77777777" w:rsidR="0000249B" w:rsidRPr="00F17C4D" w:rsidRDefault="0000249B" w:rsidP="00F17C4D">
      <w:pPr>
        <w:pStyle w:val="Heading2"/>
        <w:spacing w:line="276" w:lineRule="auto"/>
      </w:pPr>
      <w:r w:rsidRPr="00F17C4D">
        <w:t>Riesgos:</w:t>
      </w:r>
    </w:p>
    <w:p w14:paraId="04BFE132" w14:textId="77777777" w:rsidR="00674ECE" w:rsidRPr="00F17C4D" w:rsidRDefault="00674ECE" w:rsidP="00F17C4D">
      <w:pPr>
        <w:pStyle w:val="NormalWeb"/>
        <w:spacing w:line="276" w:lineRule="auto"/>
      </w:pPr>
      <w:proofErr w:type="gramStart"/>
      <w:r w:rsidRPr="00F17C4D">
        <w:t>  No</w:t>
      </w:r>
      <w:proofErr w:type="gramEnd"/>
      <w:r w:rsidRPr="00F17C4D">
        <w:t xml:space="preserve"> tener definidos completamente los requerimientos del </w:t>
      </w:r>
      <w:proofErr w:type="spellStart"/>
      <w:r w:rsidRPr="00F17C4D">
        <w:t>chatbot</w:t>
      </w:r>
      <w:proofErr w:type="spellEnd"/>
      <w:r w:rsidRPr="00F17C4D">
        <w:t>, lo que puede generar confusión en su funcionamiento.</w:t>
      </w:r>
    </w:p>
    <w:p w14:paraId="502EE1AD" w14:textId="77777777" w:rsidR="00674ECE" w:rsidRPr="00F17C4D" w:rsidRDefault="00674ECE" w:rsidP="00F17C4D">
      <w:pPr>
        <w:pStyle w:val="NormalWeb"/>
        <w:spacing w:line="276" w:lineRule="auto"/>
      </w:pPr>
      <w:proofErr w:type="gramStart"/>
      <w:r w:rsidRPr="00F17C4D">
        <w:t>  Posibles</w:t>
      </w:r>
      <w:proofErr w:type="gramEnd"/>
      <w:r w:rsidRPr="00F17C4D">
        <w:t xml:space="preserve"> errores en el diseño de la base de datos SQL que dificulten el manejo de usuarios, objetivos y planes nutricionales.</w:t>
      </w:r>
    </w:p>
    <w:p w14:paraId="2BA3708E" w14:textId="77777777" w:rsidR="00674ECE" w:rsidRPr="00F17C4D" w:rsidRDefault="00674ECE" w:rsidP="00F17C4D">
      <w:pPr>
        <w:pStyle w:val="NormalWeb"/>
        <w:spacing w:line="276" w:lineRule="auto"/>
      </w:pPr>
      <w:proofErr w:type="gramStart"/>
      <w:r w:rsidRPr="00F17C4D">
        <w:t>  Limitaciones</w:t>
      </w:r>
      <w:proofErr w:type="gramEnd"/>
      <w:r w:rsidRPr="00F17C4D">
        <w:t xml:space="preserve"> técnicas del equipo de desarrollo en el uso de las herramientas elegidas, lo que podría retrasar el avance.</w:t>
      </w:r>
    </w:p>
    <w:p w14:paraId="3821D1BA" w14:textId="77777777" w:rsidR="00674ECE" w:rsidRPr="00F17C4D" w:rsidRDefault="00674ECE" w:rsidP="00F17C4D">
      <w:pPr>
        <w:pStyle w:val="NormalWeb"/>
        <w:spacing w:line="276" w:lineRule="auto"/>
      </w:pPr>
      <w:proofErr w:type="gramStart"/>
      <w:r w:rsidRPr="00F17C4D">
        <w:t>  Problemas</w:t>
      </w:r>
      <w:proofErr w:type="gramEnd"/>
      <w:r w:rsidRPr="00F17C4D">
        <w:t xml:space="preserve"> en la gestión del tiempo que impidan cumplir con todas las funcionalidades planeadas.</w:t>
      </w:r>
    </w:p>
    <w:p w14:paraId="7D0B3BFE" w14:textId="64081377" w:rsidR="0000249B" w:rsidRDefault="00674ECE" w:rsidP="00F17C4D">
      <w:pPr>
        <w:pStyle w:val="NormalWeb"/>
        <w:spacing w:line="276" w:lineRule="auto"/>
      </w:pPr>
      <w:proofErr w:type="gramStart"/>
      <w:r w:rsidRPr="00F17C4D">
        <w:t>  Falta</w:t>
      </w:r>
      <w:proofErr w:type="gramEnd"/>
      <w:r w:rsidRPr="00F17C4D">
        <w:t xml:space="preserve"> de pruebas tempranas con usuarios, lo que puede llevar a que el sistema no sea tan intuitivo como se espera.</w:t>
      </w:r>
    </w:p>
    <w:p w14:paraId="24DFAE93" w14:textId="3438F7EC" w:rsidR="00C8307C" w:rsidRDefault="00C8307C" w:rsidP="00F17C4D">
      <w:pPr>
        <w:pStyle w:val="NormalWeb"/>
        <w:spacing w:line="276" w:lineRule="auto"/>
      </w:pPr>
    </w:p>
    <w:p w14:paraId="088BED42" w14:textId="7B19AC41" w:rsidR="00C8307C" w:rsidRDefault="00C8307C" w:rsidP="00F17C4D">
      <w:pPr>
        <w:pStyle w:val="NormalWeb"/>
        <w:spacing w:line="276" w:lineRule="auto"/>
      </w:pPr>
    </w:p>
    <w:p w14:paraId="22F22B0F" w14:textId="77777777" w:rsidR="00C8307C" w:rsidRPr="00F17C4D" w:rsidRDefault="00C8307C" w:rsidP="00F17C4D">
      <w:pPr>
        <w:pStyle w:val="NormalWeb"/>
        <w:spacing w:line="276" w:lineRule="auto"/>
      </w:pPr>
    </w:p>
    <w:p w14:paraId="33097224" w14:textId="77777777" w:rsidR="0000249B" w:rsidRPr="00F17C4D" w:rsidRDefault="0000249B" w:rsidP="00F17C4D">
      <w:pPr>
        <w:pStyle w:val="Heading2"/>
        <w:spacing w:line="276" w:lineRule="auto"/>
      </w:pPr>
      <w:r w:rsidRPr="00F17C4D">
        <w:lastRenderedPageBreak/>
        <w:t>Limitaciones:</w:t>
      </w:r>
    </w:p>
    <w:p w14:paraId="4D0E1ABA" w14:textId="77777777" w:rsidR="00D55125" w:rsidRPr="00F17C4D" w:rsidRDefault="00D55125" w:rsidP="00F17C4D">
      <w:pPr>
        <w:pStyle w:val="NormalWeb"/>
        <w:spacing w:line="276" w:lineRule="auto"/>
      </w:pPr>
      <w:proofErr w:type="gramStart"/>
      <w:r w:rsidRPr="00F17C4D">
        <w:t>  El</w:t>
      </w:r>
      <w:proofErr w:type="gramEnd"/>
      <w:r w:rsidRPr="00F17C4D">
        <w:t xml:space="preserve"> </w:t>
      </w:r>
      <w:proofErr w:type="spellStart"/>
      <w:r w:rsidRPr="00F17C4D">
        <w:t>chatbot</w:t>
      </w:r>
      <w:proofErr w:type="spellEnd"/>
      <w:r w:rsidRPr="00F17C4D">
        <w:t xml:space="preserve"> no contará con lenguaje natural muy avanzado, por lo que las respuestas podrían sentirse limitadas o rígidas.</w:t>
      </w:r>
    </w:p>
    <w:p w14:paraId="31243B4C" w14:textId="77777777" w:rsidR="00D55125" w:rsidRPr="00F17C4D" w:rsidRDefault="00D55125" w:rsidP="00F17C4D">
      <w:pPr>
        <w:pStyle w:val="NormalWeb"/>
        <w:spacing w:line="276" w:lineRule="auto"/>
      </w:pPr>
      <w:proofErr w:type="gramStart"/>
      <w:r w:rsidRPr="00F17C4D">
        <w:t>  No</w:t>
      </w:r>
      <w:proofErr w:type="gramEnd"/>
      <w:r w:rsidRPr="00F17C4D">
        <w:t xml:space="preserve"> se podrá garantizar la precisión total de las recomendaciones nutricionales, ya que no reemplaza la evaluación de un nutricionista profesional.</w:t>
      </w:r>
    </w:p>
    <w:p w14:paraId="56039166" w14:textId="77777777" w:rsidR="00D55125" w:rsidRPr="00F17C4D" w:rsidRDefault="00D55125" w:rsidP="00F17C4D">
      <w:pPr>
        <w:pStyle w:val="NormalWeb"/>
        <w:spacing w:line="276" w:lineRule="auto"/>
      </w:pPr>
      <w:proofErr w:type="gramStart"/>
      <w:r w:rsidRPr="00F17C4D">
        <w:t>  El</w:t>
      </w:r>
      <w:proofErr w:type="gramEnd"/>
      <w:r w:rsidRPr="00F17C4D">
        <w:t xml:space="preserve"> sistema no incluirá un seguimiento médico (como análisis de sangre o historial clínico), lo que reduce la personalización.</w:t>
      </w:r>
    </w:p>
    <w:p w14:paraId="61EDD822" w14:textId="77777777" w:rsidR="00D55125" w:rsidRPr="00F17C4D" w:rsidRDefault="00D55125" w:rsidP="00F17C4D">
      <w:pPr>
        <w:pStyle w:val="NormalWeb"/>
        <w:spacing w:line="276" w:lineRule="auto"/>
      </w:pPr>
      <w:proofErr w:type="gramStart"/>
      <w:r w:rsidRPr="00F17C4D">
        <w:t>  No</w:t>
      </w:r>
      <w:proofErr w:type="gramEnd"/>
      <w:r w:rsidRPr="00F17C4D">
        <w:t xml:space="preserve"> tendrá integración con wearables o aplicaciones de fitness (relojes inteligentes, apps de calorías, etc.).</w:t>
      </w:r>
    </w:p>
    <w:p w14:paraId="7C8987A2" w14:textId="77777777" w:rsidR="00D55125" w:rsidRPr="00F17C4D" w:rsidRDefault="00D55125" w:rsidP="00F17C4D">
      <w:pPr>
        <w:pStyle w:val="NormalWeb"/>
        <w:spacing w:line="276" w:lineRule="auto"/>
      </w:pPr>
      <w:proofErr w:type="gramStart"/>
      <w:r w:rsidRPr="00F17C4D">
        <w:t>  Las</w:t>
      </w:r>
      <w:proofErr w:type="gramEnd"/>
      <w:r w:rsidRPr="00F17C4D">
        <w:t xml:space="preserve"> dietas estarán enfocadas en objetivos generales (ganar masa, perder grasa, tonificar) y no en planes específicos para enfermedades.</w:t>
      </w:r>
    </w:p>
    <w:p w14:paraId="432558A6" w14:textId="77777777" w:rsidR="00D55125" w:rsidRPr="00F17C4D" w:rsidRDefault="00D55125" w:rsidP="00F17C4D">
      <w:pPr>
        <w:pStyle w:val="NormalWeb"/>
        <w:spacing w:line="276" w:lineRule="auto"/>
      </w:pPr>
      <w:proofErr w:type="gramStart"/>
      <w:r w:rsidRPr="00F17C4D">
        <w:t>  El</w:t>
      </w:r>
      <w:proofErr w:type="gramEnd"/>
      <w:r w:rsidRPr="00F17C4D">
        <w:t xml:space="preserve"> alcance inicial será solo para usuarios del gimnasio </w:t>
      </w:r>
      <w:proofErr w:type="spellStart"/>
      <w:r w:rsidRPr="00F17C4D">
        <w:t>Enoky</w:t>
      </w:r>
      <w:proofErr w:type="spellEnd"/>
      <w:r w:rsidRPr="00F17C4D">
        <w:t xml:space="preserve"> </w:t>
      </w:r>
      <w:proofErr w:type="spellStart"/>
      <w:r w:rsidRPr="00F17C4D">
        <w:t>Gym</w:t>
      </w:r>
      <w:proofErr w:type="spellEnd"/>
      <w:r w:rsidRPr="00F17C4D">
        <w:t>, limitando la escalabilidad a otros gimnasios o públicos externos.</w:t>
      </w:r>
    </w:p>
    <w:p w14:paraId="0C6C9417" w14:textId="3F6A923A" w:rsidR="0000249B" w:rsidRPr="00F17C4D" w:rsidRDefault="00D55125" w:rsidP="00C8307C">
      <w:pPr>
        <w:pStyle w:val="NormalWeb"/>
        <w:spacing w:line="276" w:lineRule="auto"/>
      </w:pPr>
      <w:proofErr w:type="gramStart"/>
      <w:r w:rsidRPr="00F17C4D">
        <w:t>  Las</w:t>
      </w:r>
      <w:proofErr w:type="gramEnd"/>
      <w:r w:rsidRPr="00F17C4D">
        <w:t xml:space="preserve"> recomendaciones no considerarán la disponibilidad local de alimentos según temporadas o mercados.</w:t>
      </w:r>
    </w:p>
    <w:p w14:paraId="3C79F4FF" w14:textId="77777777" w:rsidR="0000249B" w:rsidRPr="00F17C4D" w:rsidRDefault="0000249B" w:rsidP="00F17C4D">
      <w:pPr>
        <w:pStyle w:val="Heading1"/>
        <w:spacing w:line="276" w:lineRule="auto"/>
      </w:pPr>
      <w:r w:rsidRPr="00F17C4D">
        <w:t>Alcance del Proyecto</w:t>
      </w:r>
    </w:p>
    <w:p w14:paraId="211607D3" w14:textId="77777777" w:rsidR="0000249B" w:rsidRPr="00F17C4D" w:rsidRDefault="0000249B" w:rsidP="00F17C4D">
      <w:pPr>
        <w:pStyle w:val="Heading2"/>
        <w:spacing w:line="276" w:lineRule="auto"/>
      </w:pPr>
      <w:r w:rsidRPr="00F17C4D">
        <w:t>Lo que incluirá:</w:t>
      </w:r>
    </w:p>
    <w:p w14:paraId="6536E2F8" w14:textId="4832F2EA" w:rsidR="0000249B" w:rsidRPr="00F17C4D" w:rsidRDefault="00D55125" w:rsidP="00F17C4D">
      <w:pPr>
        <w:numPr>
          <w:ilvl w:val="0"/>
          <w:numId w:val="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 xml:space="preserve">El proyecto abarcará el diseño y desarrollo de un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de inteligencia artificial para el gimnasio </w:t>
      </w:r>
      <w:proofErr w:type="spellStart"/>
      <w:r w:rsidRPr="00F17C4D">
        <w:rPr>
          <w:rFonts w:ascii="Times New Roman" w:hAnsi="Times New Roman" w:cs="Times New Roman"/>
          <w:sz w:val="24"/>
          <w:szCs w:val="24"/>
        </w:rPr>
        <w:t>Enoky</w:t>
      </w:r>
      <w:proofErr w:type="spellEnd"/>
      <w:r w:rsidRPr="00F17C4D">
        <w:rPr>
          <w:rFonts w:ascii="Times New Roman" w:hAnsi="Times New Roman" w:cs="Times New Roman"/>
          <w:sz w:val="24"/>
          <w:szCs w:val="24"/>
        </w:rPr>
        <w:t xml:space="preserve"> </w:t>
      </w:r>
      <w:proofErr w:type="spellStart"/>
      <w:r w:rsidRPr="00F17C4D">
        <w:rPr>
          <w:rFonts w:ascii="Times New Roman" w:hAnsi="Times New Roman" w:cs="Times New Roman"/>
          <w:sz w:val="24"/>
          <w:szCs w:val="24"/>
        </w:rPr>
        <w:t>Gym</w:t>
      </w:r>
      <w:proofErr w:type="spellEnd"/>
      <w:r w:rsidRPr="00F17C4D">
        <w:rPr>
          <w:rFonts w:ascii="Times New Roman" w:hAnsi="Times New Roman" w:cs="Times New Roman"/>
          <w:sz w:val="24"/>
          <w:szCs w:val="24"/>
        </w:rPr>
        <w:t xml:space="preserve">, capaz de generar dietas personalizadas según los objetivos físicos de los usuarios (ganar masa muscular, perder grasa, tonificar o mejorar resistencia). En esta primera fase, el sistema estará limitado a usuarios del gimnasio y funcionará como un asistente virtual accesible desde computadoras, ofreciendo menús balanceados, consejos prácticos y recordatorios básicos. El alcance contempla la integración con una base de datos en SQL para almacenar perfiles y preferencias de los usuarios, además de un panel simple de administración para gestionar la información. El proyecto no incluye integración médica avanzada ni conexión con dispositivos externos en esta etapa, centrándose únicamente en proveer un acompañamiento nutricional accesible y práctico para los clientes del gimnasio. </w:t>
      </w:r>
      <w:r w:rsidR="00C8307C" w:rsidRPr="00F17C4D">
        <w:rPr>
          <w:rFonts w:ascii="Times New Roman" w:hAnsi="Times New Roman" w:cs="Times New Roman"/>
          <w:sz w:val="24"/>
          <w:szCs w:val="24"/>
        </w:rPr>
        <w:t>Además</w:t>
      </w:r>
      <w:r w:rsidRPr="00F17C4D">
        <w:rPr>
          <w:rFonts w:ascii="Times New Roman" w:hAnsi="Times New Roman" w:cs="Times New Roman"/>
          <w:sz w:val="24"/>
          <w:szCs w:val="24"/>
        </w:rPr>
        <w:t xml:space="preserve">, el proyecto no incluye integración con dispositivos médicos, tampoco sustituye el rol de un nutricionista profesional, pero busca ser una herramienta tecnológica que democratice el acceso a planes nutricionales básicos, apoyando la reducción de </w:t>
      </w:r>
      <w:r w:rsidRPr="00F17C4D">
        <w:rPr>
          <w:rFonts w:ascii="Times New Roman" w:hAnsi="Times New Roman" w:cs="Times New Roman"/>
          <w:sz w:val="24"/>
          <w:szCs w:val="24"/>
        </w:rPr>
        <w:lastRenderedPageBreak/>
        <w:t>los índices de obesidad y el fortalecimiento de hábitos saludables en la ciudad del Cusco.</w:t>
      </w:r>
    </w:p>
    <w:p w14:paraId="05AE4294" w14:textId="77777777" w:rsidR="0000249B" w:rsidRPr="00F17C4D" w:rsidRDefault="0000249B" w:rsidP="00F17C4D">
      <w:pPr>
        <w:pStyle w:val="Heading2"/>
        <w:spacing w:line="276" w:lineRule="auto"/>
      </w:pPr>
      <w:r w:rsidRPr="00F17C4D">
        <w:t>Lo que NO incluirá (por ahora):</w:t>
      </w:r>
    </w:p>
    <w:p w14:paraId="093CCC42" w14:textId="53AE713C" w:rsidR="0000249B"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Integración con dispositivos médicos</w:t>
      </w:r>
    </w:p>
    <w:p w14:paraId="663AEA78" w14:textId="4FC480E8"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Análisis nutricional avanzado con micro y macronutrientes detallados.</w:t>
      </w:r>
    </w:p>
    <w:p w14:paraId="083672E0" w14:textId="77777777"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Diagnósticos médicos o sustitución de un nutricionista profesional.</w:t>
      </w:r>
    </w:p>
    <w:p w14:paraId="66488482" w14:textId="6A86CF1A"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Integración con plataformas externas de seguimiento de ejercicios.</w:t>
      </w:r>
    </w:p>
    <w:p w14:paraId="50C412E1" w14:textId="691CE18A"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Recomendaciones personalizadas basadas en historial clínico o enfermedades crónicas.</w:t>
      </w:r>
    </w:p>
    <w:p w14:paraId="14055070" w14:textId="58861191"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Algoritmos de inteligencia artificial de predicción avanzada</w:t>
      </w:r>
    </w:p>
    <w:p w14:paraId="4243816B" w14:textId="77777777" w:rsidR="00C8307C" w:rsidRDefault="00C8307C" w:rsidP="00F17C4D">
      <w:pPr>
        <w:pStyle w:val="Heading1"/>
        <w:spacing w:line="276" w:lineRule="auto"/>
      </w:pPr>
      <w:bookmarkStart w:id="1" w:name="_Hlk207033084"/>
    </w:p>
    <w:p w14:paraId="58C60DEE" w14:textId="77777777" w:rsidR="00C8307C" w:rsidRDefault="00C8307C" w:rsidP="00F17C4D">
      <w:pPr>
        <w:pStyle w:val="Heading1"/>
        <w:spacing w:line="276" w:lineRule="auto"/>
      </w:pPr>
    </w:p>
    <w:p w14:paraId="4CC2CC25" w14:textId="76946A57" w:rsidR="00C8307C" w:rsidRDefault="00C8307C" w:rsidP="00F17C4D">
      <w:pPr>
        <w:pStyle w:val="Heading1"/>
        <w:spacing w:line="276" w:lineRule="auto"/>
      </w:pPr>
    </w:p>
    <w:p w14:paraId="36C08A29" w14:textId="138118CB" w:rsidR="00C8307C" w:rsidRDefault="00C8307C" w:rsidP="00F17C4D">
      <w:pPr>
        <w:pStyle w:val="Heading1"/>
        <w:spacing w:line="276" w:lineRule="auto"/>
      </w:pPr>
    </w:p>
    <w:p w14:paraId="5AA0EBAD" w14:textId="6A7E3412" w:rsidR="00C8307C" w:rsidRDefault="00C8307C" w:rsidP="00F17C4D">
      <w:pPr>
        <w:pStyle w:val="Heading1"/>
        <w:spacing w:line="276" w:lineRule="auto"/>
      </w:pPr>
    </w:p>
    <w:p w14:paraId="06A089C8" w14:textId="57D27F11" w:rsidR="00C8307C" w:rsidRDefault="00C8307C" w:rsidP="00F17C4D">
      <w:pPr>
        <w:pStyle w:val="Heading1"/>
        <w:spacing w:line="276" w:lineRule="auto"/>
      </w:pPr>
    </w:p>
    <w:p w14:paraId="41619EF8" w14:textId="591C6A3B" w:rsidR="00C8307C" w:rsidRDefault="00C8307C" w:rsidP="00F17C4D">
      <w:pPr>
        <w:pStyle w:val="Heading1"/>
        <w:spacing w:line="276" w:lineRule="auto"/>
      </w:pPr>
    </w:p>
    <w:p w14:paraId="322446FB" w14:textId="34C3D417" w:rsidR="00C8307C" w:rsidRDefault="00C8307C" w:rsidP="00F17C4D">
      <w:pPr>
        <w:pStyle w:val="Heading1"/>
        <w:spacing w:line="276" w:lineRule="auto"/>
      </w:pPr>
    </w:p>
    <w:p w14:paraId="57AC4614" w14:textId="0709514C" w:rsidR="00C8307C" w:rsidRDefault="00C8307C" w:rsidP="00F17C4D">
      <w:pPr>
        <w:pStyle w:val="Heading1"/>
        <w:spacing w:line="276" w:lineRule="auto"/>
      </w:pPr>
    </w:p>
    <w:p w14:paraId="0B8096E5" w14:textId="5F299134" w:rsidR="00C8307C" w:rsidRDefault="00C8307C" w:rsidP="00F17C4D">
      <w:pPr>
        <w:pStyle w:val="Heading1"/>
        <w:spacing w:line="276" w:lineRule="auto"/>
      </w:pPr>
    </w:p>
    <w:p w14:paraId="58B452B4" w14:textId="77777777" w:rsidR="00C8307C" w:rsidRDefault="00C8307C" w:rsidP="00F17C4D">
      <w:pPr>
        <w:pStyle w:val="Heading1"/>
        <w:spacing w:line="276" w:lineRule="auto"/>
      </w:pPr>
    </w:p>
    <w:p w14:paraId="63D9DF11" w14:textId="681E89AC" w:rsidR="00C8307C" w:rsidRPr="00F17C4D" w:rsidRDefault="000C2FFE" w:rsidP="00C8307C">
      <w:pPr>
        <w:pStyle w:val="Heading1"/>
        <w:spacing w:line="276" w:lineRule="auto"/>
      </w:pPr>
      <w:r w:rsidRPr="00F17C4D">
        <w:lastRenderedPageBreak/>
        <w:t>Referencias</w:t>
      </w:r>
    </w:p>
    <w:p w14:paraId="383A5D54" w14:textId="77777777" w:rsidR="00BF0DE1" w:rsidRPr="00BF0DE1" w:rsidRDefault="00C8307C" w:rsidP="00BF0DE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BF0DE1" w:rsidRPr="00BF0DE1">
        <w:rPr>
          <w:rFonts w:ascii="Times New Roman" w:hAnsi="Times New Roman" w:cs="Times New Roman"/>
        </w:rPr>
        <w:t xml:space="preserve">[1] </w:t>
      </w:r>
      <w:r w:rsidR="00BF0DE1" w:rsidRPr="00BF0DE1">
        <w:rPr>
          <w:rFonts w:ascii="Times New Roman" w:hAnsi="Times New Roman" w:cs="Times New Roman"/>
        </w:rPr>
        <w:tab/>
        <w:t xml:space="preserve">LLANOS ALARCÓN, Gaby Ingrith. HÁBITOS ALIMENTICIOS Y ESTADO NUTRICIONAL EN ESCOLARES DE SEXTO GRADO EN INSTITUCIÓN EDUCATIVA URBANO Y RURAL. DISTRITO DE MONSEFÚ. CHICLAYO, 2018. </w:t>
      </w:r>
      <w:r w:rsidR="00BF0DE1" w:rsidRPr="00BF0DE1">
        <w:rPr>
          <w:rFonts w:ascii="Times New Roman" w:hAnsi="Times New Roman" w:cs="Times New Roman"/>
          <w:i/>
          <w:iCs/>
        </w:rPr>
        <w:t>Repositorio Institucional - USS</w:t>
      </w:r>
      <w:r w:rsidR="00BF0DE1" w:rsidRPr="00BF0DE1">
        <w:rPr>
          <w:rFonts w:ascii="Times New Roman" w:hAnsi="Times New Roman" w:cs="Times New Roman"/>
        </w:rPr>
        <w:t xml:space="preserve"> [online]. 2018 [vid. 2025-09-30]. </w:t>
      </w:r>
      <w:proofErr w:type="spellStart"/>
      <w:r w:rsidR="00BF0DE1" w:rsidRPr="00BF0DE1">
        <w:rPr>
          <w:rFonts w:ascii="Times New Roman" w:hAnsi="Times New Roman" w:cs="Times New Roman"/>
        </w:rPr>
        <w:t>Dostupné</w:t>
      </w:r>
      <w:proofErr w:type="spellEnd"/>
      <w:r w:rsidR="00BF0DE1" w:rsidRPr="00BF0DE1">
        <w:rPr>
          <w:rFonts w:ascii="Times New Roman" w:hAnsi="Times New Roman" w:cs="Times New Roman"/>
        </w:rPr>
        <w:t xml:space="preserve"> z: https://repositorio.uss.edu.pe/handle/20.500.12802/5391</w:t>
      </w:r>
    </w:p>
    <w:p w14:paraId="321B4319"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2] </w:t>
      </w:r>
      <w:r w:rsidRPr="00BF0DE1">
        <w:rPr>
          <w:rFonts w:ascii="Times New Roman" w:hAnsi="Times New Roman" w:cs="Times New Roman"/>
        </w:rPr>
        <w:tab/>
        <w:t>ARIZAGA JIMÉNEZ, Miguel Ángel, Paula Andrea ARCINIEGAS DELGADO, Ana María ARANGO VELÁSQUEZ, Julián David ARCE MONSALVE, María José MENA VERGARA, Julián Alberto ARIAS ROA a Alexandra ARIAS SOLANO. Plan de negocios para la creación de una empresa de servicio móvil “</w:t>
      </w:r>
      <w:proofErr w:type="spellStart"/>
      <w:r w:rsidRPr="00BF0DE1">
        <w:rPr>
          <w:rFonts w:ascii="Times New Roman" w:hAnsi="Times New Roman" w:cs="Times New Roman"/>
        </w:rPr>
        <w:t>Food</w:t>
      </w:r>
      <w:proofErr w:type="spellEnd"/>
      <w:r w:rsidRPr="00BF0DE1">
        <w:rPr>
          <w:rFonts w:ascii="Times New Roman" w:hAnsi="Times New Roman" w:cs="Times New Roman"/>
        </w:rPr>
        <w:t xml:space="preserve"> </w:t>
      </w:r>
      <w:proofErr w:type="spellStart"/>
      <w:proofErr w:type="gramStart"/>
      <w:r w:rsidRPr="00BF0DE1">
        <w:rPr>
          <w:rFonts w:ascii="Times New Roman" w:hAnsi="Times New Roman" w:cs="Times New Roman"/>
        </w:rPr>
        <w:t>Truck</w:t>
      </w:r>
      <w:proofErr w:type="spellEnd"/>
      <w:r w:rsidRPr="00BF0DE1">
        <w:rPr>
          <w:rFonts w:ascii="Times New Roman" w:hAnsi="Times New Roman" w:cs="Times New Roman"/>
        </w:rPr>
        <w:t>“ de</w:t>
      </w:r>
      <w:proofErr w:type="gramEnd"/>
      <w:r w:rsidRPr="00BF0DE1">
        <w:rPr>
          <w:rFonts w:ascii="Times New Roman" w:hAnsi="Times New Roman" w:cs="Times New Roman"/>
        </w:rPr>
        <w:t xml:space="preserve"> comida rápida y saludable a base de </w:t>
      </w:r>
      <w:proofErr w:type="spellStart"/>
      <w:r w:rsidRPr="00BF0DE1">
        <w:rPr>
          <w:rFonts w:ascii="Times New Roman" w:hAnsi="Times New Roman" w:cs="Times New Roman"/>
        </w:rPr>
        <w:t>superalimentos</w:t>
      </w:r>
      <w:proofErr w:type="spellEnd"/>
      <w:r w:rsidRPr="00BF0DE1">
        <w:rPr>
          <w:rFonts w:ascii="Times New Roman" w:hAnsi="Times New Roman" w:cs="Times New Roman"/>
        </w:rPr>
        <w:t xml:space="preserve"> en Santiago de Chile. </w:t>
      </w:r>
      <w:r w:rsidRPr="00BF0DE1">
        <w:rPr>
          <w:rFonts w:ascii="Times New Roman" w:hAnsi="Times New Roman" w:cs="Times New Roman"/>
          <w:i/>
          <w:iCs/>
        </w:rPr>
        <w:t>Superintendencia Nacional de Educación Superior Universitaria - SUNEDU</w:t>
      </w:r>
      <w:r w:rsidRPr="00BF0DE1">
        <w:rPr>
          <w:rFonts w:ascii="Times New Roman" w:hAnsi="Times New Roman" w:cs="Times New Roman"/>
        </w:rPr>
        <w:t xml:space="preserve"> [online]. 2018 [vid. 2025-09-19].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https://renati.sunedu.gob.pe/handle/renati/2031</w:t>
      </w:r>
    </w:p>
    <w:p w14:paraId="5AE9D8EB"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3] </w:t>
      </w:r>
      <w:r w:rsidRPr="00BF0DE1">
        <w:rPr>
          <w:rFonts w:ascii="Times New Roman" w:hAnsi="Times New Roman" w:cs="Times New Roman"/>
        </w:rPr>
        <w:tab/>
        <w:t xml:space="preserve">BARDALEZ BACA, Luis Antonio a Erick CONDE MATEUS. Somatotipo y porcentaje de grasa en el rendimiento deportivo en jugadores de fútbol de la Academia Cantolao, 2021. </w:t>
      </w:r>
      <w:r w:rsidRPr="00BF0DE1">
        <w:rPr>
          <w:rFonts w:ascii="Times New Roman" w:hAnsi="Times New Roman" w:cs="Times New Roman"/>
          <w:i/>
          <w:iCs/>
        </w:rPr>
        <w:t>Repositorio Institucional - UCV</w:t>
      </w:r>
      <w:r w:rsidRPr="00BF0DE1">
        <w:rPr>
          <w:rFonts w:ascii="Times New Roman" w:hAnsi="Times New Roman" w:cs="Times New Roman"/>
        </w:rPr>
        <w:t xml:space="preserve"> [online]. 2021 [vid. 2025-09-30].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https://repositorio.ucv.edu.pe/handle/20.500.12692/83658</w:t>
      </w:r>
    </w:p>
    <w:p w14:paraId="58338A1C"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4] </w:t>
      </w:r>
      <w:r w:rsidRPr="00BF0DE1">
        <w:rPr>
          <w:rFonts w:ascii="Times New Roman" w:hAnsi="Times New Roman" w:cs="Times New Roman"/>
        </w:rPr>
        <w:tab/>
      </w:r>
      <w:r w:rsidRPr="00BF0DE1">
        <w:rPr>
          <w:rFonts w:ascii="Times New Roman" w:hAnsi="Times New Roman" w:cs="Times New Roman"/>
          <w:i/>
          <w:iCs/>
        </w:rPr>
        <w:t>Estrada Torres, C. G., &amp; Reinoso Farro, R. M..</w:t>
      </w:r>
      <w:proofErr w:type="spellStart"/>
      <w:r w:rsidRPr="00BF0DE1">
        <w:rPr>
          <w:rFonts w:ascii="Times New Roman" w:hAnsi="Times New Roman" w:cs="Times New Roman"/>
          <w:i/>
          <w:iCs/>
        </w:rPr>
        <w:t>pdf</w:t>
      </w:r>
      <w:proofErr w:type="spellEnd"/>
      <w:r w:rsidRPr="00BF0DE1">
        <w:rPr>
          <w:rFonts w:ascii="Times New Roman" w:hAnsi="Times New Roman" w:cs="Times New Roman"/>
        </w:rPr>
        <w:t xml:space="preserve"> [online]. [vid. 2025-09-30].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w:t>
      </w:r>
      <w:proofErr w:type="gramStart"/>
      <w:r w:rsidRPr="00BF0DE1">
        <w:rPr>
          <w:rFonts w:ascii="Times New Roman" w:hAnsi="Times New Roman" w:cs="Times New Roman"/>
        </w:rPr>
        <w:t>https://repositorio.autonoma.edu.pe/bitstream/handle/20.500.13067/2979/Estrada%20Torres%2c%20C.%20G.%2c%20%26%20Reinoso%20Farro%2c%20R.%20M..</w:t>
      </w:r>
      <w:proofErr w:type="gramEnd"/>
      <w:r w:rsidRPr="00BF0DE1">
        <w:rPr>
          <w:rFonts w:ascii="Times New Roman" w:hAnsi="Times New Roman" w:cs="Times New Roman"/>
        </w:rPr>
        <w:t>pdf?sequence=1&amp;isAllowed=y</w:t>
      </w:r>
    </w:p>
    <w:p w14:paraId="4C462CBD"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5] </w:t>
      </w:r>
      <w:r w:rsidRPr="00BF0DE1">
        <w:rPr>
          <w:rFonts w:ascii="Times New Roman" w:hAnsi="Times New Roman" w:cs="Times New Roman"/>
        </w:rPr>
        <w:tab/>
        <w:t xml:space="preserve">GALINDO MUÑOZ, Alejandro Simón. Propuesta de implementación del área de nutrición libre de suplementación dietética para incrementar la rentabilidad del Gimnasio Sport – </w:t>
      </w:r>
      <w:proofErr w:type="spellStart"/>
      <w:r w:rsidRPr="00BF0DE1">
        <w:rPr>
          <w:rFonts w:ascii="Times New Roman" w:hAnsi="Times New Roman" w:cs="Times New Roman"/>
        </w:rPr>
        <w:t>Gym</w:t>
      </w:r>
      <w:proofErr w:type="spellEnd"/>
      <w:r w:rsidRPr="00BF0DE1">
        <w:rPr>
          <w:rFonts w:ascii="Times New Roman" w:hAnsi="Times New Roman" w:cs="Times New Roman"/>
        </w:rPr>
        <w:t xml:space="preserve"> [online]. 2018 [vid. 2025-09-30].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https://hdl.handle.net/20.500.13053/1546</w:t>
      </w:r>
    </w:p>
    <w:p w14:paraId="3B2F1CF6"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6] </w:t>
      </w:r>
      <w:r w:rsidRPr="00BF0DE1">
        <w:rPr>
          <w:rFonts w:ascii="Times New Roman" w:hAnsi="Times New Roman" w:cs="Times New Roman"/>
        </w:rPr>
        <w:tab/>
        <w:t xml:space="preserve">ALVAREZ, Tejada a Nadine PAMELA. Estado nutricional y riesgo de trastorno de conducta alimentaria en deportistas calificados relacionados con tipo de deporte durante pandemia COVID-19, Lima 2021 [online]. 2022 [vid. 2025-09-30].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https://cybertesis.unmsm.edu.pe/item/6e3bc379-7d73-4659-b845-e7fd747fe48b</w:t>
      </w:r>
    </w:p>
    <w:p w14:paraId="1976DC17"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7] </w:t>
      </w:r>
      <w:r w:rsidRPr="00BF0DE1">
        <w:rPr>
          <w:rFonts w:ascii="Times New Roman" w:hAnsi="Times New Roman" w:cs="Times New Roman"/>
        </w:rPr>
        <w:tab/>
        <w:t xml:space="preserve">ESPINO ORMEÑO, Diego Fernando, </w:t>
      </w:r>
      <w:proofErr w:type="spellStart"/>
      <w:r w:rsidRPr="00BF0DE1">
        <w:rPr>
          <w:rFonts w:ascii="Times New Roman" w:hAnsi="Times New Roman" w:cs="Times New Roman"/>
        </w:rPr>
        <w:t>Garcia</w:t>
      </w:r>
      <w:proofErr w:type="spellEnd"/>
      <w:r w:rsidRPr="00BF0DE1">
        <w:rPr>
          <w:rFonts w:ascii="Times New Roman" w:hAnsi="Times New Roman" w:cs="Times New Roman"/>
        </w:rPr>
        <w:t xml:space="preserve"> MENDOZA a Lucero Trilce VIVAS BAUTISTA. Plan de Negocio para determinar la viabilidad económica de implementar una plataforma digital de servicios de nutrición </w:t>
      </w:r>
      <w:proofErr w:type="spellStart"/>
      <w:r w:rsidRPr="00BF0DE1">
        <w:rPr>
          <w:rFonts w:ascii="Times New Roman" w:hAnsi="Times New Roman" w:cs="Times New Roman"/>
        </w:rPr>
        <w:t>NutriSmart</w:t>
      </w:r>
      <w:proofErr w:type="spellEnd"/>
      <w:r w:rsidRPr="00BF0DE1">
        <w:rPr>
          <w:rFonts w:ascii="Times New Roman" w:hAnsi="Times New Roman" w:cs="Times New Roman"/>
        </w:rPr>
        <w:t xml:space="preserve"> para personas que practican deporte o actividad física en Lima Moderna [online]. 2024 [vid. 2025-09-30].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https://hdl.handle.net/20.500.12640/3963</w:t>
      </w:r>
    </w:p>
    <w:p w14:paraId="7FE62635"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8] </w:t>
      </w:r>
      <w:r w:rsidRPr="00BF0DE1">
        <w:rPr>
          <w:rFonts w:ascii="Times New Roman" w:hAnsi="Times New Roman" w:cs="Times New Roman"/>
        </w:rPr>
        <w:tab/>
        <w:t xml:space="preserve">MUÑOZ, Br Galindo a Alejandro SIMÓN. LÍNEA DE INVESTIGACIÓN DE LA UNIVERSIDAD. </w:t>
      </w:r>
      <w:proofErr w:type="spellStart"/>
      <w:r w:rsidRPr="00BF0DE1">
        <w:rPr>
          <w:rFonts w:ascii="Times New Roman" w:hAnsi="Times New Roman" w:cs="Times New Roman"/>
        </w:rPr>
        <w:t>nedatováno</w:t>
      </w:r>
      <w:proofErr w:type="spellEnd"/>
      <w:r w:rsidRPr="00BF0DE1">
        <w:rPr>
          <w:rFonts w:ascii="Times New Roman" w:hAnsi="Times New Roman" w:cs="Times New Roman"/>
        </w:rPr>
        <w:t xml:space="preserve">. </w:t>
      </w:r>
    </w:p>
    <w:p w14:paraId="3B54C6E0" w14:textId="77777777" w:rsidR="00BF0DE1" w:rsidRPr="00BF0DE1" w:rsidRDefault="00BF0DE1" w:rsidP="00BF0DE1">
      <w:pPr>
        <w:pStyle w:val="Bibliography"/>
        <w:rPr>
          <w:rFonts w:ascii="Times New Roman" w:hAnsi="Times New Roman" w:cs="Times New Roman"/>
        </w:rPr>
      </w:pPr>
      <w:r w:rsidRPr="00BF0DE1">
        <w:rPr>
          <w:rFonts w:ascii="Times New Roman" w:hAnsi="Times New Roman" w:cs="Times New Roman"/>
        </w:rPr>
        <w:t xml:space="preserve">[9] </w:t>
      </w:r>
      <w:r w:rsidRPr="00BF0DE1">
        <w:rPr>
          <w:rFonts w:ascii="Times New Roman" w:hAnsi="Times New Roman" w:cs="Times New Roman"/>
        </w:rPr>
        <w:tab/>
      </w:r>
      <w:r w:rsidRPr="00BF0DE1">
        <w:rPr>
          <w:rFonts w:ascii="Times New Roman" w:hAnsi="Times New Roman" w:cs="Times New Roman"/>
          <w:i/>
          <w:iCs/>
        </w:rPr>
        <w:t>Obesidad y sobrepeso</w:t>
      </w:r>
      <w:r w:rsidRPr="00BF0DE1">
        <w:rPr>
          <w:rFonts w:ascii="Times New Roman" w:hAnsi="Times New Roman" w:cs="Times New Roman"/>
        </w:rPr>
        <w:t xml:space="preserve"> [online]. [vid. 2025-09-28]. </w:t>
      </w:r>
      <w:proofErr w:type="spellStart"/>
      <w:r w:rsidRPr="00BF0DE1">
        <w:rPr>
          <w:rFonts w:ascii="Times New Roman" w:hAnsi="Times New Roman" w:cs="Times New Roman"/>
        </w:rPr>
        <w:t>Dostupné</w:t>
      </w:r>
      <w:proofErr w:type="spellEnd"/>
      <w:r w:rsidRPr="00BF0DE1">
        <w:rPr>
          <w:rFonts w:ascii="Times New Roman" w:hAnsi="Times New Roman" w:cs="Times New Roman"/>
        </w:rPr>
        <w:t xml:space="preserve"> z: https://www.who.int/es/news-room/fact-sheets/detail/obesity-and-overweight</w:t>
      </w:r>
    </w:p>
    <w:p w14:paraId="7320B8D2" w14:textId="4343F3A7" w:rsidR="00C8307C" w:rsidRDefault="00C8307C" w:rsidP="00C8307C">
      <w:pPr>
        <w:pStyle w:val="NormalWeb"/>
        <w:spacing w:before="240" w:beforeAutospacing="0" w:after="240" w:afterAutospacing="0" w:line="276" w:lineRule="auto"/>
        <w:ind w:left="360" w:right="600"/>
      </w:pPr>
      <w:r>
        <w:fldChar w:fldCharType="end"/>
      </w:r>
    </w:p>
    <w:p w14:paraId="56D82847" w14:textId="3D8DFEE4" w:rsidR="00C8307C" w:rsidRDefault="00C8307C" w:rsidP="00C8307C">
      <w:pPr>
        <w:pStyle w:val="NormalWeb"/>
        <w:spacing w:before="240" w:beforeAutospacing="0" w:after="240" w:afterAutospacing="0" w:line="276" w:lineRule="auto"/>
        <w:ind w:left="360" w:right="600"/>
      </w:pPr>
    </w:p>
    <w:p w14:paraId="0B78352B" w14:textId="1D9C58E9" w:rsidR="00C8307C" w:rsidRDefault="00C8307C" w:rsidP="00C8307C">
      <w:pPr>
        <w:pStyle w:val="NormalWeb"/>
        <w:spacing w:before="240" w:beforeAutospacing="0" w:after="240" w:afterAutospacing="0" w:line="276" w:lineRule="auto"/>
        <w:ind w:left="360" w:right="600"/>
      </w:pPr>
    </w:p>
    <w:p w14:paraId="120BB585" w14:textId="77777777" w:rsidR="00C8307C" w:rsidRDefault="00C8307C" w:rsidP="00C8307C">
      <w:pPr>
        <w:pStyle w:val="NormalWeb"/>
        <w:spacing w:before="240" w:beforeAutospacing="0" w:after="240" w:afterAutospacing="0" w:line="276" w:lineRule="auto"/>
        <w:ind w:left="360" w:right="600"/>
      </w:pPr>
    </w:p>
    <w:p w14:paraId="17B26DAD" w14:textId="659DD5D2" w:rsidR="00A41F6B" w:rsidRPr="00C8307C" w:rsidRDefault="00A41F6B" w:rsidP="00F17C4D">
      <w:pPr>
        <w:pStyle w:val="NormalWeb"/>
        <w:spacing w:before="240" w:beforeAutospacing="0" w:after="240" w:afterAutospacing="0" w:line="276" w:lineRule="auto"/>
        <w:ind w:left="360" w:right="600"/>
        <w:rPr>
          <w:b/>
          <w:sz w:val="40"/>
        </w:rPr>
      </w:pPr>
      <w:r w:rsidRPr="00C8307C">
        <w:rPr>
          <w:b/>
          <w:sz w:val="40"/>
        </w:rPr>
        <w:t>Control de Cambios</w:t>
      </w:r>
    </w:p>
    <w:tbl>
      <w:tblPr>
        <w:tblStyle w:val="TableGrid"/>
        <w:tblW w:w="5000" w:type="pct"/>
        <w:tblLook w:val="04A0" w:firstRow="1" w:lastRow="0" w:firstColumn="1" w:lastColumn="0" w:noHBand="0" w:noVBand="1"/>
      </w:tblPr>
      <w:tblGrid>
        <w:gridCol w:w="926"/>
        <w:gridCol w:w="1461"/>
        <w:gridCol w:w="2523"/>
        <w:gridCol w:w="3584"/>
      </w:tblGrid>
      <w:tr w:rsidR="00A41F6B" w:rsidRPr="00F17C4D" w14:paraId="4678BCE8" w14:textId="77777777" w:rsidTr="00A41F6B">
        <w:tc>
          <w:tcPr>
            <w:tcW w:w="545" w:type="pct"/>
            <w:vAlign w:val="center"/>
          </w:tcPr>
          <w:p w14:paraId="425579E0" w14:textId="3BE14FAB"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Nro.</w:t>
            </w:r>
          </w:p>
        </w:tc>
        <w:tc>
          <w:tcPr>
            <w:tcW w:w="860" w:type="pct"/>
            <w:vAlign w:val="center"/>
          </w:tcPr>
          <w:p w14:paraId="64317066" w14:textId="1E635E34"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Fecha</w:t>
            </w:r>
          </w:p>
        </w:tc>
        <w:tc>
          <w:tcPr>
            <w:tcW w:w="1485" w:type="pct"/>
            <w:vAlign w:val="center"/>
          </w:tcPr>
          <w:p w14:paraId="57B1EAB8" w14:textId="5DBBB1CC"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Autor(es)</w:t>
            </w:r>
          </w:p>
        </w:tc>
        <w:tc>
          <w:tcPr>
            <w:tcW w:w="2110" w:type="pct"/>
            <w:vAlign w:val="center"/>
          </w:tcPr>
          <w:p w14:paraId="5F8683BC" w14:textId="287F97DA"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Descripción</w:t>
            </w:r>
          </w:p>
        </w:tc>
      </w:tr>
      <w:tr w:rsidR="00A41F6B" w:rsidRPr="00F17C4D" w14:paraId="4893F2BD" w14:textId="77777777" w:rsidTr="00A41F6B">
        <w:tc>
          <w:tcPr>
            <w:tcW w:w="545" w:type="pct"/>
          </w:tcPr>
          <w:p w14:paraId="20F3E28E" w14:textId="77777777" w:rsidR="00A41F6B" w:rsidRPr="00F17C4D" w:rsidRDefault="00A41F6B" w:rsidP="00F17C4D">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474725FF" w14:textId="19D0D69E" w:rsidR="00A41F6B" w:rsidRPr="00F17C4D" w:rsidRDefault="00C8307C"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27/08/2025</w:t>
            </w:r>
          </w:p>
        </w:tc>
        <w:tc>
          <w:tcPr>
            <w:tcW w:w="1485" w:type="pct"/>
          </w:tcPr>
          <w:p w14:paraId="35E7EA58" w14:textId="77777777" w:rsidR="00A41F6B" w:rsidRPr="00F17C4D" w:rsidRDefault="00D55125"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Victor</w:t>
            </w:r>
            <w:proofErr w:type="spellEnd"/>
            <w:r w:rsidRPr="00F17C4D">
              <w:rPr>
                <w:rFonts w:ascii="Times New Roman" w:eastAsia="Times New Roman" w:hAnsi="Times New Roman" w:cs="Times New Roman"/>
                <w:sz w:val="24"/>
                <w:szCs w:val="24"/>
                <w:lang w:eastAsia="es-PE"/>
              </w:rPr>
              <w:t xml:space="preserve"> Fernando </w:t>
            </w:r>
            <w:proofErr w:type="spellStart"/>
            <w:r w:rsidRPr="00F17C4D">
              <w:rPr>
                <w:rFonts w:ascii="Times New Roman" w:eastAsia="Times New Roman" w:hAnsi="Times New Roman" w:cs="Times New Roman"/>
                <w:sz w:val="24"/>
                <w:szCs w:val="24"/>
                <w:lang w:eastAsia="es-PE"/>
              </w:rPr>
              <w:t>Masias</w:t>
            </w:r>
            <w:proofErr w:type="spellEnd"/>
            <w:r w:rsidRPr="00F17C4D">
              <w:rPr>
                <w:rFonts w:ascii="Times New Roman" w:eastAsia="Times New Roman" w:hAnsi="Times New Roman" w:cs="Times New Roman"/>
                <w:sz w:val="24"/>
                <w:szCs w:val="24"/>
                <w:lang w:eastAsia="es-PE"/>
              </w:rPr>
              <w:t xml:space="preserve"> Baca,</w:t>
            </w:r>
          </w:p>
          <w:p w14:paraId="49E47293" w14:textId="77777777" w:rsidR="00D55125" w:rsidRPr="00F17C4D" w:rsidRDefault="00D55125"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Benjamin</w:t>
            </w:r>
            <w:proofErr w:type="spellEnd"/>
            <w:r w:rsidRPr="00F17C4D">
              <w:rPr>
                <w:rFonts w:ascii="Times New Roman" w:eastAsia="Times New Roman" w:hAnsi="Times New Roman" w:cs="Times New Roman"/>
                <w:sz w:val="24"/>
                <w:szCs w:val="24"/>
                <w:lang w:eastAsia="es-PE"/>
              </w:rPr>
              <w:t xml:space="preserve"> Miranda Quispe</w:t>
            </w:r>
          </w:p>
          <w:p w14:paraId="5752955B" w14:textId="77777777" w:rsidR="00DD1854" w:rsidRPr="00F17C4D" w:rsidRDefault="00DD1854"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Brandon Chipana Salazar</w:t>
            </w:r>
          </w:p>
          <w:p w14:paraId="0F897B43" w14:textId="03880A25" w:rsidR="00DD1854" w:rsidRPr="00F17C4D" w:rsidRDefault="00DD1854"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Jhon</w:t>
            </w:r>
            <w:proofErr w:type="spellEnd"/>
            <w:r w:rsidRPr="00F17C4D">
              <w:rPr>
                <w:rFonts w:ascii="Times New Roman" w:eastAsia="Times New Roman" w:hAnsi="Times New Roman" w:cs="Times New Roman"/>
                <w:sz w:val="24"/>
                <w:szCs w:val="24"/>
                <w:lang w:eastAsia="es-PE"/>
              </w:rPr>
              <w:t xml:space="preserve"> </w:t>
            </w:r>
            <w:proofErr w:type="spellStart"/>
            <w:r w:rsidRPr="00F17C4D">
              <w:rPr>
                <w:rFonts w:ascii="Times New Roman" w:eastAsia="Times New Roman" w:hAnsi="Times New Roman" w:cs="Times New Roman"/>
                <w:sz w:val="24"/>
                <w:szCs w:val="24"/>
                <w:lang w:eastAsia="es-PE"/>
              </w:rPr>
              <w:t>Villagarcia</w:t>
            </w:r>
            <w:proofErr w:type="spellEnd"/>
            <w:r w:rsidRPr="00F17C4D">
              <w:rPr>
                <w:rFonts w:ascii="Times New Roman" w:eastAsia="Times New Roman" w:hAnsi="Times New Roman" w:cs="Times New Roman"/>
                <w:sz w:val="24"/>
                <w:szCs w:val="24"/>
                <w:lang w:eastAsia="es-PE"/>
              </w:rPr>
              <w:t xml:space="preserve"> Mendoza</w:t>
            </w:r>
            <w:r w:rsidR="00FE2F93" w:rsidRPr="00F17C4D">
              <w:rPr>
                <w:rFonts w:ascii="Times New Roman" w:eastAsia="Times New Roman" w:hAnsi="Times New Roman" w:cs="Times New Roman"/>
                <w:sz w:val="24"/>
                <w:szCs w:val="24"/>
                <w:lang w:eastAsia="es-PE"/>
              </w:rPr>
              <w:t xml:space="preserve"> </w:t>
            </w:r>
          </w:p>
        </w:tc>
        <w:tc>
          <w:tcPr>
            <w:tcW w:w="2110" w:type="pct"/>
          </w:tcPr>
          <w:p w14:paraId="284A61BA" w14:textId="18266E45" w:rsidR="00A41F6B" w:rsidRPr="00F17C4D" w:rsidRDefault="00194D61"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Visión</w:t>
            </w:r>
            <w:r w:rsidR="00DD1854" w:rsidRPr="00F17C4D">
              <w:rPr>
                <w:rFonts w:ascii="Times New Roman" w:eastAsia="Times New Roman" w:hAnsi="Times New Roman" w:cs="Times New Roman"/>
                <w:sz w:val="24"/>
                <w:szCs w:val="24"/>
                <w:lang w:eastAsia="es-PE"/>
              </w:rPr>
              <w:t xml:space="preserve"> del Proyecto</w:t>
            </w:r>
          </w:p>
        </w:tc>
      </w:tr>
      <w:tr w:rsidR="00194D61" w:rsidRPr="00F17C4D" w14:paraId="001761CD" w14:textId="77777777" w:rsidTr="00A41F6B">
        <w:tc>
          <w:tcPr>
            <w:tcW w:w="545" w:type="pct"/>
          </w:tcPr>
          <w:p w14:paraId="6ED41227" w14:textId="77777777" w:rsidR="00194D61" w:rsidRPr="00F17C4D" w:rsidRDefault="00194D61" w:rsidP="00194D61">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58C945AC" w14:textId="0A220E28"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30</w:t>
            </w:r>
            <w:r w:rsidRPr="00F17C4D">
              <w:rPr>
                <w:rFonts w:ascii="Times New Roman" w:eastAsia="Times New Roman" w:hAnsi="Times New Roman" w:cs="Times New Roman"/>
                <w:sz w:val="24"/>
                <w:szCs w:val="24"/>
                <w:lang w:eastAsia="es-PE"/>
              </w:rPr>
              <w:t>/08/2025</w:t>
            </w:r>
          </w:p>
        </w:tc>
        <w:tc>
          <w:tcPr>
            <w:tcW w:w="1485" w:type="pct"/>
          </w:tcPr>
          <w:p w14:paraId="3C82B9B7" w14:textId="3E7C5B8E"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Pr>
                <w:rFonts w:ascii="Times New Roman" w:eastAsia="Times New Roman" w:hAnsi="Times New Roman" w:cs="Times New Roman"/>
                <w:sz w:val="24"/>
                <w:szCs w:val="24"/>
                <w:lang w:eastAsia="es-PE"/>
              </w:rPr>
              <w:t>Jhon</w:t>
            </w:r>
            <w:proofErr w:type="spellEnd"/>
            <w:r>
              <w:rPr>
                <w:rFonts w:ascii="Times New Roman" w:eastAsia="Times New Roman" w:hAnsi="Times New Roman" w:cs="Times New Roman"/>
                <w:sz w:val="24"/>
                <w:szCs w:val="24"/>
                <w:lang w:eastAsia="es-PE"/>
              </w:rPr>
              <w:t xml:space="preserve"> </w:t>
            </w:r>
            <w:proofErr w:type="spellStart"/>
            <w:r>
              <w:rPr>
                <w:rFonts w:ascii="Times New Roman" w:eastAsia="Times New Roman" w:hAnsi="Times New Roman" w:cs="Times New Roman"/>
                <w:sz w:val="24"/>
                <w:szCs w:val="24"/>
                <w:lang w:eastAsia="es-PE"/>
              </w:rPr>
              <w:t>Villagarcia</w:t>
            </w:r>
            <w:proofErr w:type="spellEnd"/>
          </w:p>
        </w:tc>
        <w:tc>
          <w:tcPr>
            <w:tcW w:w="2110" w:type="pct"/>
          </w:tcPr>
          <w:p w14:paraId="7E1B8056" w14:textId="3B253306"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Pr>
                <w:rFonts w:ascii="Times New Roman" w:eastAsia="Times New Roman" w:hAnsi="Times New Roman" w:cs="Times New Roman"/>
                <w:sz w:val="24"/>
                <w:szCs w:val="24"/>
                <w:lang w:eastAsia="es-PE"/>
              </w:rPr>
              <w:t>Correccion</w:t>
            </w:r>
            <w:proofErr w:type="spellEnd"/>
            <w:r>
              <w:rPr>
                <w:rFonts w:ascii="Times New Roman" w:eastAsia="Times New Roman" w:hAnsi="Times New Roman" w:cs="Times New Roman"/>
                <w:sz w:val="24"/>
                <w:szCs w:val="24"/>
                <w:lang w:eastAsia="es-PE"/>
              </w:rPr>
              <w:t xml:space="preserve"> de referencias </w:t>
            </w:r>
          </w:p>
        </w:tc>
      </w:tr>
      <w:tr w:rsidR="00194D61" w:rsidRPr="00F17C4D" w14:paraId="2FCD1503" w14:textId="77777777" w:rsidTr="00A41F6B">
        <w:tc>
          <w:tcPr>
            <w:tcW w:w="545" w:type="pct"/>
          </w:tcPr>
          <w:p w14:paraId="036D2DCE" w14:textId="77777777" w:rsidR="00194D61" w:rsidRPr="00F17C4D" w:rsidRDefault="00194D61" w:rsidP="00194D61">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0E82F774" w14:textId="0DF97361"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30</w:t>
            </w:r>
            <w:r w:rsidRPr="00F17C4D">
              <w:rPr>
                <w:rFonts w:ascii="Times New Roman" w:eastAsia="Times New Roman" w:hAnsi="Times New Roman" w:cs="Times New Roman"/>
                <w:sz w:val="24"/>
                <w:szCs w:val="24"/>
                <w:lang w:eastAsia="es-PE"/>
              </w:rPr>
              <w:t>/0</w:t>
            </w:r>
            <w:r>
              <w:rPr>
                <w:rFonts w:ascii="Times New Roman" w:eastAsia="Times New Roman" w:hAnsi="Times New Roman" w:cs="Times New Roman"/>
                <w:sz w:val="24"/>
                <w:szCs w:val="24"/>
                <w:lang w:eastAsia="es-PE"/>
              </w:rPr>
              <w:t>9</w:t>
            </w:r>
            <w:r w:rsidRPr="00F17C4D">
              <w:rPr>
                <w:rFonts w:ascii="Times New Roman" w:eastAsia="Times New Roman" w:hAnsi="Times New Roman" w:cs="Times New Roman"/>
                <w:sz w:val="24"/>
                <w:szCs w:val="24"/>
                <w:lang w:eastAsia="es-PE"/>
              </w:rPr>
              <w:t>/2025</w:t>
            </w:r>
          </w:p>
        </w:tc>
        <w:tc>
          <w:tcPr>
            <w:tcW w:w="1485" w:type="pct"/>
          </w:tcPr>
          <w:p w14:paraId="515BD8C8" w14:textId="79A28FE6"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Pr>
                <w:rFonts w:ascii="Times New Roman" w:eastAsia="Times New Roman" w:hAnsi="Times New Roman" w:cs="Times New Roman"/>
                <w:sz w:val="24"/>
                <w:szCs w:val="24"/>
                <w:lang w:eastAsia="es-PE"/>
              </w:rPr>
              <w:t>Benjamin</w:t>
            </w:r>
            <w:proofErr w:type="spellEnd"/>
            <w:r>
              <w:rPr>
                <w:rFonts w:ascii="Times New Roman" w:eastAsia="Times New Roman" w:hAnsi="Times New Roman" w:cs="Times New Roman"/>
                <w:sz w:val="24"/>
                <w:szCs w:val="24"/>
                <w:lang w:eastAsia="es-PE"/>
              </w:rPr>
              <w:t xml:space="preserve"> Miranda </w:t>
            </w:r>
          </w:p>
        </w:tc>
        <w:tc>
          <w:tcPr>
            <w:tcW w:w="2110" w:type="pct"/>
          </w:tcPr>
          <w:p w14:paraId="4B9860F9" w14:textId="20BA19CA"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Mejora de introduccion</w:t>
            </w:r>
          </w:p>
        </w:tc>
      </w:tr>
    </w:tbl>
    <w:p w14:paraId="33264936" w14:textId="78D5366A" w:rsidR="00A41F6B" w:rsidRPr="00F17C4D" w:rsidRDefault="00A41F6B" w:rsidP="00F17C4D">
      <w:pPr>
        <w:spacing w:before="100" w:beforeAutospacing="1" w:after="100" w:afterAutospacing="1" w:line="276" w:lineRule="auto"/>
        <w:rPr>
          <w:rFonts w:ascii="Times New Roman" w:eastAsia="Times New Roman" w:hAnsi="Times New Roman" w:cs="Times New Roman"/>
          <w:sz w:val="24"/>
          <w:szCs w:val="24"/>
          <w:lang w:eastAsia="es-PE"/>
        </w:rPr>
      </w:pPr>
    </w:p>
    <w:bookmarkEnd w:id="1"/>
    <w:p w14:paraId="1D72C6EC" w14:textId="67BD4A57" w:rsidR="00F17C4D" w:rsidRDefault="00F17C4D" w:rsidP="00F17C4D">
      <w:pPr>
        <w:spacing w:line="276" w:lineRule="auto"/>
        <w:rPr>
          <w:rFonts w:ascii="Times New Roman" w:hAnsi="Times New Roman" w:cs="Times New Roman"/>
        </w:rPr>
      </w:pPr>
    </w:p>
    <w:p w14:paraId="0DDB79D6" w14:textId="77777777" w:rsidR="00871052" w:rsidRPr="00F17C4D" w:rsidRDefault="00871052" w:rsidP="00F17C4D">
      <w:pPr>
        <w:spacing w:line="276" w:lineRule="auto"/>
        <w:rPr>
          <w:rFonts w:ascii="Times New Roman" w:hAnsi="Times New Roman" w:cs="Times New Roman"/>
        </w:rPr>
      </w:pPr>
    </w:p>
    <w:p w14:paraId="32B30AEC" w14:textId="19B6DD06" w:rsidR="00F17C4D" w:rsidRPr="00F17C4D" w:rsidRDefault="00F17C4D" w:rsidP="00F17C4D">
      <w:pPr>
        <w:spacing w:line="276" w:lineRule="auto"/>
        <w:rPr>
          <w:rFonts w:ascii="Times New Roman" w:hAnsi="Times New Roman" w:cs="Times New Roman"/>
        </w:rPr>
      </w:pPr>
    </w:p>
    <w:p w14:paraId="7DB9F292" w14:textId="77777777" w:rsidR="00F17C4D" w:rsidRPr="00F17C4D" w:rsidRDefault="00F17C4D" w:rsidP="00F17C4D">
      <w:pPr>
        <w:spacing w:line="276" w:lineRule="auto"/>
        <w:rPr>
          <w:rFonts w:ascii="Times New Roman" w:hAnsi="Times New Roman" w:cs="Times New Roman"/>
        </w:rPr>
      </w:pPr>
    </w:p>
    <w:sectPr w:rsidR="00F17C4D" w:rsidRPr="00F17C4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46101"/>
    <w:multiLevelType w:val="hybridMultilevel"/>
    <w:tmpl w:val="5C9EAFE0"/>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 w15:restartNumberingAfterBreak="0">
    <w:nsid w:val="07AB4A66"/>
    <w:multiLevelType w:val="hybridMultilevel"/>
    <w:tmpl w:val="BA6084EA"/>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 w15:restartNumberingAfterBreak="0">
    <w:nsid w:val="0E644DE1"/>
    <w:multiLevelType w:val="hybridMultilevel"/>
    <w:tmpl w:val="11E4C408"/>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0E5236D"/>
    <w:multiLevelType w:val="multilevel"/>
    <w:tmpl w:val="65DA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5A1884"/>
    <w:multiLevelType w:val="hybridMultilevel"/>
    <w:tmpl w:val="8D56C6EE"/>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5" w15:restartNumberingAfterBreak="0">
    <w:nsid w:val="22D867A5"/>
    <w:multiLevelType w:val="multilevel"/>
    <w:tmpl w:val="F04C2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175AB1"/>
    <w:multiLevelType w:val="hybridMultilevel"/>
    <w:tmpl w:val="FC20DA4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2E1F1C23"/>
    <w:multiLevelType w:val="multilevel"/>
    <w:tmpl w:val="3EB29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E82D29"/>
    <w:multiLevelType w:val="multilevel"/>
    <w:tmpl w:val="58728B0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1146C5"/>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3172BAE"/>
    <w:multiLevelType w:val="hybridMultilevel"/>
    <w:tmpl w:val="B6509E76"/>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873CC5"/>
    <w:multiLevelType w:val="hybridMultilevel"/>
    <w:tmpl w:val="11A672E2"/>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36C13C5C"/>
    <w:multiLevelType w:val="multilevel"/>
    <w:tmpl w:val="C7CED03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059F7"/>
    <w:multiLevelType w:val="multilevel"/>
    <w:tmpl w:val="65D4E03A"/>
    <w:lvl w:ilvl="0">
      <w:start w:val="1"/>
      <w:numFmt w:val="lowerLetter"/>
      <w:lvlText w:val="%1)"/>
      <w:lvlJc w:val="left"/>
      <w:pPr>
        <w:tabs>
          <w:tab w:val="num" w:pos="720"/>
        </w:tabs>
        <w:ind w:left="720" w:hanging="360"/>
      </w:pPr>
      <w:rPr>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6942F4"/>
    <w:multiLevelType w:val="hybridMultilevel"/>
    <w:tmpl w:val="0A0CAF32"/>
    <w:lvl w:ilvl="0" w:tplc="280A000F">
      <w:start w:val="1"/>
      <w:numFmt w:val="decimal"/>
      <w:lvlText w:val="%1."/>
      <w:lvlJc w:val="left"/>
      <w:pPr>
        <w:ind w:left="720" w:hanging="360"/>
      </w:pPr>
      <w:rPr>
        <w:rFont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D3A1DD5"/>
    <w:multiLevelType w:val="hybridMultilevel"/>
    <w:tmpl w:val="462C77F2"/>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6" w15:restartNumberingAfterBreak="0">
    <w:nsid w:val="3FD76950"/>
    <w:multiLevelType w:val="hybridMultilevel"/>
    <w:tmpl w:val="D652C68C"/>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15:restartNumberingAfterBreak="0">
    <w:nsid w:val="409C555C"/>
    <w:multiLevelType w:val="multilevel"/>
    <w:tmpl w:val="DED4E5A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7B2417"/>
    <w:multiLevelType w:val="hybridMultilevel"/>
    <w:tmpl w:val="73702CC0"/>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9" w15:restartNumberingAfterBreak="0">
    <w:nsid w:val="47DF71D9"/>
    <w:multiLevelType w:val="hybridMultilevel"/>
    <w:tmpl w:val="83E2183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55FE347F"/>
    <w:multiLevelType w:val="multilevel"/>
    <w:tmpl w:val="3F9CBC78"/>
    <w:lvl w:ilvl="0">
      <w:start w:val="1"/>
      <w:numFmt w:val="lowerLetter"/>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21" w15:restartNumberingAfterBreak="0">
    <w:nsid w:val="5CED367A"/>
    <w:multiLevelType w:val="multilevel"/>
    <w:tmpl w:val="5B1E07E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216544"/>
    <w:multiLevelType w:val="hybridMultilevel"/>
    <w:tmpl w:val="CDFA92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60FC63AC"/>
    <w:multiLevelType w:val="hybridMultilevel"/>
    <w:tmpl w:val="656A19EE"/>
    <w:lvl w:ilvl="0" w:tplc="7C7659E6">
      <w:numFmt w:val="bullet"/>
      <w:lvlText w:val="-"/>
      <w:lvlJc w:val="left"/>
      <w:pPr>
        <w:ind w:left="720" w:hanging="360"/>
      </w:pPr>
      <w:rPr>
        <w:rFonts w:ascii="Times New Roman" w:eastAsia="Times New Roman" w:hAnsi="Times New Roman" w:cs="Times New Roman" w:hint="default"/>
        <w:b/>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64EF6BE4"/>
    <w:multiLevelType w:val="multilevel"/>
    <w:tmpl w:val="D3F2933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452AE4"/>
    <w:multiLevelType w:val="hybridMultilevel"/>
    <w:tmpl w:val="363289D6"/>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6" w15:restartNumberingAfterBreak="0">
    <w:nsid w:val="675D3A28"/>
    <w:multiLevelType w:val="multilevel"/>
    <w:tmpl w:val="90EE760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40328D"/>
    <w:multiLevelType w:val="multilevel"/>
    <w:tmpl w:val="2DD6C4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925409"/>
    <w:multiLevelType w:val="multilevel"/>
    <w:tmpl w:val="3A38E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652E78"/>
    <w:multiLevelType w:val="hybridMultilevel"/>
    <w:tmpl w:val="FB1CFB4A"/>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024695D6">
      <w:start w:val="1"/>
      <w:numFmt w:val="decimal"/>
      <w:lvlText w:val="%3."/>
      <w:lvlJc w:val="left"/>
      <w:pPr>
        <w:ind w:left="2160" w:hanging="360"/>
      </w:pPr>
      <w:rPr>
        <w:rFont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77BA5B09"/>
    <w:multiLevelType w:val="multilevel"/>
    <w:tmpl w:val="76BA4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515A17"/>
    <w:multiLevelType w:val="multilevel"/>
    <w:tmpl w:val="FEA22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DB0869"/>
    <w:multiLevelType w:val="multilevel"/>
    <w:tmpl w:val="B4162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040498"/>
    <w:multiLevelType w:val="hybridMultilevel"/>
    <w:tmpl w:val="D7380152"/>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num w:numId="1">
    <w:abstractNumId w:val="31"/>
  </w:num>
  <w:num w:numId="2">
    <w:abstractNumId w:val="30"/>
  </w:num>
  <w:num w:numId="3">
    <w:abstractNumId w:val="7"/>
  </w:num>
  <w:num w:numId="4">
    <w:abstractNumId w:val="5"/>
  </w:num>
  <w:num w:numId="5">
    <w:abstractNumId w:val="3"/>
  </w:num>
  <w:num w:numId="6">
    <w:abstractNumId w:val="6"/>
  </w:num>
  <w:num w:numId="7">
    <w:abstractNumId w:val="22"/>
  </w:num>
  <w:num w:numId="8">
    <w:abstractNumId w:val="23"/>
  </w:num>
  <w:num w:numId="9">
    <w:abstractNumId w:val="32"/>
  </w:num>
  <w:num w:numId="10">
    <w:abstractNumId w:val="28"/>
  </w:num>
  <w:num w:numId="11">
    <w:abstractNumId w:val="8"/>
  </w:num>
  <w:num w:numId="12">
    <w:abstractNumId w:val="21"/>
  </w:num>
  <w:num w:numId="13">
    <w:abstractNumId w:val="24"/>
  </w:num>
  <w:num w:numId="14">
    <w:abstractNumId w:val="12"/>
  </w:num>
  <w:num w:numId="15">
    <w:abstractNumId w:val="17"/>
  </w:num>
  <w:num w:numId="16">
    <w:abstractNumId w:val="15"/>
  </w:num>
  <w:num w:numId="17">
    <w:abstractNumId w:val="2"/>
  </w:num>
  <w:num w:numId="18">
    <w:abstractNumId w:val="10"/>
  </w:num>
  <w:num w:numId="19">
    <w:abstractNumId w:val="29"/>
  </w:num>
  <w:num w:numId="20">
    <w:abstractNumId w:val="11"/>
  </w:num>
  <w:num w:numId="21">
    <w:abstractNumId w:val="14"/>
  </w:num>
  <w:num w:numId="22">
    <w:abstractNumId w:val="19"/>
  </w:num>
  <w:num w:numId="23">
    <w:abstractNumId w:val="33"/>
  </w:num>
  <w:num w:numId="24">
    <w:abstractNumId w:val="16"/>
  </w:num>
  <w:num w:numId="25">
    <w:abstractNumId w:val="18"/>
  </w:num>
  <w:num w:numId="26">
    <w:abstractNumId w:val="4"/>
  </w:num>
  <w:num w:numId="27">
    <w:abstractNumId w:val="0"/>
  </w:num>
  <w:num w:numId="28">
    <w:abstractNumId w:val="1"/>
  </w:num>
  <w:num w:numId="29">
    <w:abstractNumId w:val="13"/>
  </w:num>
  <w:num w:numId="30">
    <w:abstractNumId w:val="9"/>
  </w:num>
  <w:num w:numId="31">
    <w:abstractNumId w:val="26"/>
  </w:num>
  <w:num w:numId="32">
    <w:abstractNumId w:val="20"/>
  </w:num>
  <w:num w:numId="33">
    <w:abstractNumId w:val="25"/>
  </w:num>
  <w:num w:numId="34">
    <w:abstractNumId w:val="2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49B"/>
    <w:rsid w:val="0000249B"/>
    <w:rsid w:val="000146CB"/>
    <w:rsid w:val="00026AE6"/>
    <w:rsid w:val="000C2FFE"/>
    <w:rsid w:val="00151FA3"/>
    <w:rsid w:val="001918E5"/>
    <w:rsid w:val="00194D61"/>
    <w:rsid w:val="001A1FA7"/>
    <w:rsid w:val="001A536D"/>
    <w:rsid w:val="001B0768"/>
    <w:rsid w:val="00307BAC"/>
    <w:rsid w:val="005732A2"/>
    <w:rsid w:val="006256D5"/>
    <w:rsid w:val="00637B25"/>
    <w:rsid w:val="006510B2"/>
    <w:rsid w:val="00674ECE"/>
    <w:rsid w:val="006C733F"/>
    <w:rsid w:val="007126C9"/>
    <w:rsid w:val="00721AC5"/>
    <w:rsid w:val="007A61B3"/>
    <w:rsid w:val="008507B1"/>
    <w:rsid w:val="00871052"/>
    <w:rsid w:val="00935A5B"/>
    <w:rsid w:val="009804FE"/>
    <w:rsid w:val="009B7A66"/>
    <w:rsid w:val="009F32D0"/>
    <w:rsid w:val="00A16E10"/>
    <w:rsid w:val="00A41F6B"/>
    <w:rsid w:val="00BC0058"/>
    <w:rsid w:val="00BF0DE1"/>
    <w:rsid w:val="00C8307C"/>
    <w:rsid w:val="00D3036B"/>
    <w:rsid w:val="00D55125"/>
    <w:rsid w:val="00DB4173"/>
    <w:rsid w:val="00DD1854"/>
    <w:rsid w:val="00E542DA"/>
    <w:rsid w:val="00F0587E"/>
    <w:rsid w:val="00F13FF7"/>
    <w:rsid w:val="00F16CED"/>
    <w:rsid w:val="00F17C4D"/>
    <w:rsid w:val="00FE2F9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A9A02"/>
  <w15:chartTrackingRefBased/>
  <w15:docId w15:val="{6C21F606-E35F-4AB6-ABA3-78E4008E6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024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PE"/>
    </w:rPr>
  </w:style>
  <w:style w:type="paragraph" w:styleId="Heading2">
    <w:name w:val="heading 2"/>
    <w:basedOn w:val="Normal"/>
    <w:link w:val="Heading2Char"/>
    <w:uiPriority w:val="9"/>
    <w:qFormat/>
    <w:rsid w:val="0000249B"/>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paragraph" w:styleId="Heading3">
    <w:name w:val="heading 3"/>
    <w:basedOn w:val="Normal"/>
    <w:next w:val="Normal"/>
    <w:link w:val="Heading3Char"/>
    <w:uiPriority w:val="9"/>
    <w:semiHidden/>
    <w:unhideWhenUsed/>
    <w:qFormat/>
    <w:rsid w:val="00F17C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49B"/>
    <w:rPr>
      <w:rFonts w:ascii="Times New Roman" w:eastAsia="Times New Roman" w:hAnsi="Times New Roman" w:cs="Times New Roman"/>
      <w:b/>
      <w:bCs/>
      <w:kern w:val="36"/>
      <w:sz w:val="48"/>
      <w:szCs w:val="48"/>
      <w:lang w:eastAsia="es-PE"/>
    </w:rPr>
  </w:style>
  <w:style w:type="character" w:customStyle="1" w:styleId="Heading2Char">
    <w:name w:val="Heading 2 Char"/>
    <w:basedOn w:val="DefaultParagraphFont"/>
    <w:link w:val="Heading2"/>
    <w:uiPriority w:val="9"/>
    <w:rsid w:val="0000249B"/>
    <w:rPr>
      <w:rFonts w:ascii="Times New Roman" w:eastAsia="Times New Roman" w:hAnsi="Times New Roman" w:cs="Times New Roman"/>
      <w:b/>
      <w:bCs/>
      <w:sz w:val="36"/>
      <w:szCs w:val="36"/>
      <w:lang w:eastAsia="es-PE"/>
    </w:rPr>
  </w:style>
  <w:style w:type="character" w:styleId="Strong">
    <w:name w:val="Strong"/>
    <w:basedOn w:val="DefaultParagraphFont"/>
    <w:uiPriority w:val="22"/>
    <w:qFormat/>
    <w:rsid w:val="0000249B"/>
    <w:rPr>
      <w:b/>
      <w:bCs/>
    </w:rPr>
  </w:style>
  <w:style w:type="paragraph" w:styleId="NormalWeb">
    <w:name w:val="Normal (Web)"/>
    <w:basedOn w:val="Normal"/>
    <w:uiPriority w:val="99"/>
    <w:unhideWhenUsed/>
    <w:rsid w:val="000024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Emphasis">
    <w:name w:val="Emphasis"/>
    <w:basedOn w:val="DefaultParagraphFont"/>
    <w:uiPriority w:val="20"/>
    <w:qFormat/>
    <w:rsid w:val="0000249B"/>
    <w:rPr>
      <w:i/>
      <w:iCs/>
    </w:rPr>
  </w:style>
  <w:style w:type="paragraph" w:styleId="Title">
    <w:name w:val="Title"/>
    <w:basedOn w:val="Normal"/>
    <w:next w:val="Normal"/>
    <w:link w:val="TitleChar"/>
    <w:uiPriority w:val="10"/>
    <w:qFormat/>
    <w:rsid w:val="0000249B"/>
    <w:pPr>
      <w:spacing w:after="0" w:line="240" w:lineRule="auto"/>
      <w:contextualSpacing/>
      <w:jc w:val="center"/>
    </w:pPr>
    <w:rPr>
      <w:rFonts w:asciiTheme="majorHAnsi" w:eastAsia="Times New Roman" w:hAnsiTheme="majorHAnsi" w:cstheme="majorBidi"/>
      <w:spacing w:val="-10"/>
      <w:kern w:val="28"/>
      <w:sz w:val="56"/>
      <w:szCs w:val="56"/>
      <w:lang w:eastAsia="es-PE"/>
    </w:rPr>
  </w:style>
  <w:style w:type="character" w:customStyle="1" w:styleId="TitleChar">
    <w:name w:val="Title Char"/>
    <w:basedOn w:val="DefaultParagraphFont"/>
    <w:link w:val="Title"/>
    <w:uiPriority w:val="10"/>
    <w:rsid w:val="0000249B"/>
    <w:rPr>
      <w:rFonts w:asciiTheme="majorHAnsi" w:eastAsia="Times New Roman" w:hAnsiTheme="majorHAnsi" w:cstheme="majorBidi"/>
      <w:spacing w:val="-10"/>
      <w:kern w:val="28"/>
      <w:sz w:val="56"/>
      <w:szCs w:val="56"/>
      <w:lang w:eastAsia="es-PE"/>
    </w:rPr>
  </w:style>
  <w:style w:type="paragraph" w:styleId="ListParagraph">
    <w:name w:val="List Paragraph"/>
    <w:basedOn w:val="Normal"/>
    <w:uiPriority w:val="34"/>
    <w:qFormat/>
    <w:rsid w:val="0000249B"/>
    <w:pPr>
      <w:ind w:left="720"/>
      <w:contextualSpacing/>
    </w:pPr>
  </w:style>
  <w:style w:type="table" w:styleId="TableGrid">
    <w:name w:val="Table Grid"/>
    <w:basedOn w:val="TableNormal"/>
    <w:uiPriority w:val="39"/>
    <w:rsid w:val="00A41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5125"/>
    <w:rPr>
      <w:color w:val="0000FF"/>
      <w:u w:val="single"/>
    </w:rPr>
  </w:style>
  <w:style w:type="character" w:styleId="UnresolvedMention">
    <w:name w:val="Unresolved Mention"/>
    <w:basedOn w:val="DefaultParagraphFont"/>
    <w:uiPriority w:val="99"/>
    <w:semiHidden/>
    <w:unhideWhenUsed/>
    <w:rsid w:val="00D55125"/>
    <w:rPr>
      <w:color w:val="605E5C"/>
      <w:shd w:val="clear" w:color="auto" w:fill="E1DFDD"/>
    </w:rPr>
  </w:style>
  <w:style w:type="character" w:customStyle="1" w:styleId="Heading3Char">
    <w:name w:val="Heading 3 Char"/>
    <w:basedOn w:val="DefaultParagraphFont"/>
    <w:link w:val="Heading3"/>
    <w:uiPriority w:val="9"/>
    <w:semiHidden/>
    <w:rsid w:val="00F17C4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BC005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21467">
      <w:bodyDiv w:val="1"/>
      <w:marLeft w:val="0"/>
      <w:marRight w:val="0"/>
      <w:marTop w:val="0"/>
      <w:marBottom w:val="0"/>
      <w:divBdr>
        <w:top w:val="none" w:sz="0" w:space="0" w:color="auto"/>
        <w:left w:val="none" w:sz="0" w:space="0" w:color="auto"/>
        <w:bottom w:val="none" w:sz="0" w:space="0" w:color="auto"/>
        <w:right w:val="none" w:sz="0" w:space="0" w:color="auto"/>
      </w:divBdr>
    </w:div>
    <w:div w:id="140510313">
      <w:bodyDiv w:val="1"/>
      <w:marLeft w:val="0"/>
      <w:marRight w:val="0"/>
      <w:marTop w:val="0"/>
      <w:marBottom w:val="0"/>
      <w:divBdr>
        <w:top w:val="none" w:sz="0" w:space="0" w:color="auto"/>
        <w:left w:val="none" w:sz="0" w:space="0" w:color="auto"/>
        <w:bottom w:val="none" w:sz="0" w:space="0" w:color="auto"/>
        <w:right w:val="none" w:sz="0" w:space="0" w:color="auto"/>
      </w:divBdr>
    </w:div>
    <w:div w:id="149251479">
      <w:bodyDiv w:val="1"/>
      <w:marLeft w:val="0"/>
      <w:marRight w:val="0"/>
      <w:marTop w:val="0"/>
      <w:marBottom w:val="0"/>
      <w:divBdr>
        <w:top w:val="none" w:sz="0" w:space="0" w:color="auto"/>
        <w:left w:val="none" w:sz="0" w:space="0" w:color="auto"/>
        <w:bottom w:val="none" w:sz="0" w:space="0" w:color="auto"/>
        <w:right w:val="none" w:sz="0" w:space="0" w:color="auto"/>
      </w:divBdr>
    </w:div>
    <w:div w:id="178009753">
      <w:bodyDiv w:val="1"/>
      <w:marLeft w:val="0"/>
      <w:marRight w:val="0"/>
      <w:marTop w:val="0"/>
      <w:marBottom w:val="0"/>
      <w:divBdr>
        <w:top w:val="none" w:sz="0" w:space="0" w:color="auto"/>
        <w:left w:val="none" w:sz="0" w:space="0" w:color="auto"/>
        <w:bottom w:val="none" w:sz="0" w:space="0" w:color="auto"/>
        <w:right w:val="none" w:sz="0" w:space="0" w:color="auto"/>
      </w:divBdr>
    </w:div>
    <w:div w:id="261692421">
      <w:bodyDiv w:val="1"/>
      <w:marLeft w:val="0"/>
      <w:marRight w:val="0"/>
      <w:marTop w:val="0"/>
      <w:marBottom w:val="0"/>
      <w:divBdr>
        <w:top w:val="none" w:sz="0" w:space="0" w:color="auto"/>
        <w:left w:val="none" w:sz="0" w:space="0" w:color="auto"/>
        <w:bottom w:val="none" w:sz="0" w:space="0" w:color="auto"/>
        <w:right w:val="none" w:sz="0" w:space="0" w:color="auto"/>
      </w:divBdr>
    </w:div>
    <w:div w:id="288512227">
      <w:bodyDiv w:val="1"/>
      <w:marLeft w:val="0"/>
      <w:marRight w:val="0"/>
      <w:marTop w:val="0"/>
      <w:marBottom w:val="0"/>
      <w:divBdr>
        <w:top w:val="none" w:sz="0" w:space="0" w:color="auto"/>
        <w:left w:val="none" w:sz="0" w:space="0" w:color="auto"/>
        <w:bottom w:val="none" w:sz="0" w:space="0" w:color="auto"/>
        <w:right w:val="none" w:sz="0" w:space="0" w:color="auto"/>
      </w:divBdr>
    </w:div>
    <w:div w:id="395011685">
      <w:bodyDiv w:val="1"/>
      <w:marLeft w:val="0"/>
      <w:marRight w:val="0"/>
      <w:marTop w:val="0"/>
      <w:marBottom w:val="0"/>
      <w:divBdr>
        <w:top w:val="none" w:sz="0" w:space="0" w:color="auto"/>
        <w:left w:val="none" w:sz="0" w:space="0" w:color="auto"/>
        <w:bottom w:val="none" w:sz="0" w:space="0" w:color="auto"/>
        <w:right w:val="none" w:sz="0" w:space="0" w:color="auto"/>
      </w:divBdr>
    </w:div>
    <w:div w:id="486359007">
      <w:bodyDiv w:val="1"/>
      <w:marLeft w:val="0"/>
      <w:marRight w:val="0"/>
      <w:marTop w:val="0"/>
      <w:marBottom w:val="0"/>
      <w:divBdr>
        <w:top w:val="none" w:sz="0" w:space="0" w:color="auto"/>
        <w:left w:val="none" w:sz="0" w:space="0" w:color="auto"/>
        <w:bottom w:val="none" w:sz="0" w:space="0" w:color="auto"/>
        <w:right w:val="none" w:sz="0" w:space="0" w:color="auto"/>
      </w:divBdr>
    </w:div>
    <w:div w:id="660936895">
      <w:bodyDiv w:val="1"/>
      <w:marLeft w:val="0"/>
      <w:marRight w:val="0"/>
      <w:marTop w:val="0"/>
      <w:marBottom w:val="0"/>
      <w:divBdr>
        <w:top w:val="none" w:sz="0" w:space="0" w:color="auto"/>
        <w:left w:val="none" w:sz="0" w:space="0" w:color="auto"/>
        <w:bottom w:val="none" w:sz="0" w:space="0" w:color="auto"/>
        <w:right w:val="none" w:sz="0" w:space="0" w:color="auto"/>
      </w:divBdr>
    </w:div>
    <w:div w:id="707492790">
      <w:bodyDiv w:val="1"/>
      <w:marLeft w:val="0"/>
      <w:marRight w:val="0"/>
      <w:marTop w:val="0"/>
      <w:marBottom w:val="0"/>
      <w:divBdr>
        <w:top w:val="none" w:sz="0" w:space="0" w:color="auto"/>
        <w:left w:val="none" w:sz="0" w:space="0" w:color="auto"/>
        <w:bottom w:val="none" w:sz="0" w:space="0" w:color="auto"/>
        <w:right w:val="none" w:sz="0" w:space="0" w:color="auto"/>
      </w:divBdr>
    </w:div>
    <w:div w:id="713623629">
      <w:bodyDiv w:val="1"/>
      <w:marLeft w:val="0"/>
      <w:marRight w:val="0"/>
      <w:marTop w:val="0"/>
      <w:marBottom w:val="0"/>
      <w:divBdr>
        <w:top w:val="none" w:sz="0" w:space="0" w:color="auto"/>
        <w:left w:val="none" w:sz="0" w:space="0" w:color="auto"/>
        <w:bottom w:val="none" w:sz="0" w:space="0" w:color="auto"/>
        <w:right w:val="none" w:sz="0" w:space="0" w:color="auto"/>
      </w:divBdr>
    </w:div>
    <w:div w:id="794908715">
      <w:bodyDiv w:val="1"/>
      <w:marLeft w:val="0"/>
      <w:marRight w:val="0"/>
      <w:marTop w:val="0"/>
      <w:marBottom w:val="0"/>
      <w:divBdr>
        <w:top w:val="none" w:sz="0" w:space="0" w:color="auto"/>
        <w:left w:val="none" w:sz="0" w:space="0" w:color="auto"/>
        <w:bottom w:val="none" w:sz="0" w:space="0" w:color="auto"/>
        <w:right w:val="none" w:sz="0" w:space="0" w:color="auto"/>
      </w:divBdr>
    </w:div>
    <w:div w:id="936445663">
      <w:bodyDiv w:val="1"/>
      <w:marLeft w:val="0"/>
      <w:marRight w:val="0"/>
      <w:marTop w:val="0"/>
      <w:marBottom w:val="0"/>
      <w:divBdr>
        <w:top w:val="none" w:sz="0" w:space="0" w:color="auto"/>
        <w:left w:val="none" w:sz="0" w:space="0" w:color="auto"/>
        <w:bottom w:val="none" w:sz="0" w:space="0" w:color="auto"/>
        <w:right w:val="none" w:sz="0" w:space="0" w:color="auto"/>
      </w:divBdr>
    </w:div>
    <w:div w:id="1145784006">
      <w:bodyDiv w:val="1"/>
      <w:marLeft w:val="0"/>
      <w:marRight w:val="0"/>
      <w:marTop w:val="0"/>
      <w:marBottom w:val="0"/>
      <w:divBdr>
        <w:top w:val="none" w:sz="0" w:space="0" w:color="auto"/>
        <w:left w:val="none" w:sz="0" w:space="0" w:color="auto"/>
        <w:bottom w:val="none" w:sz="0" w:space="0" w:color="auto"/>
        <w:right w:val="none" w:sz="0" w:space="0" w:color="auto"/>
      </w:divBdr>
    </w:div>
    <w:div w:id="1197546065">
      <w:bodyDiv w:val="1"/>
      <w:marLeft w:val="0"/>
      <w:marRight w:val="0"/>
      <w:marTop w:val="0"/>
      <w:marBottom w:val="0"/>
      <w:divBdr>
        <w:top w:val="none" w:sz="0" w:space="0" w:color="auto"/>
        <w:left w:val="none" w:sz="0" w:space="0" w:color="auto"/>
        <w:bottom w:val="none" w:sz="0" w:space="0" w:color="auto"/>
        <w:right w:val="none" w:sz="0" w:space="0" w:color="auto"/>
      </w:divBdr>
    </w:div>
    <w:div w:id="1440417912">
      <w:bodyDiv w:val="1"/>
      <w:marLeft w:val="0"/>
      <w:marRight w:val="0"/>
      <w:marTop w:val="0"/>
      <w:marBottom w:val="0"/>
      <w:divBdr>
        <w:top w:val="none" w:sz="0" w:space="0" w:color="auto"/>
        <w:left w:val="none" w:sz="0" w:space="0" w:color="auto"/>
        <w:bottom w:val="none" w:sz="0" w:space="0" w:color="auto"/>
        <w:right w:val="none" w:sz="0" w:space="0" w:color="auto"/>
      </w:divBdr>
    </w:div>
    <w:div w:id="1540434520">
      <w:bodyDiv w:val="1"/>
      <w:marLeft w:val="0"/>
      <w:marRight w:val="0"/>
      <w:marTop w:val="0"/>
      <w:marBottom w:val="0"/>
      <w:divBdr>
        <w:top w:val="none" w:sz="0" w:space="0" w:color="auto"/>
        <w:left w:val="none" w:sz="0" w:space="0" w:color="auto"/>
        <w:bottom w:val="none" w:sz="0" w:space="0" w:color="auto"/>
        <w:right w:val="none" w:sz="0" w:space="0" w:color="auto"/>
      </w:divBdr>
    </w:div>
    <w:div w:id="1632520920">
      <w:bodyDiv w:val="1"/>
      <w:marLeft w:val="0"/>
      <w:marRight w:val="0"/>
      <w:marTop w:val="0"/>
      <w:marBottom w:val="0"/>
      <w:divBdr>
        <w:top w:val="none" w:sz="0" w:space="0" w:color="auto"/>
        <w:left w:val="none" w:sz="0" w:space="0" w:color="auto"/>
        <w:bottom w:val="none" w:sz="0" w:space="0" w:color="auto"/>
        <w:right w:val="none" w:sz="0" w:space="0" w:color="auto"/>
      </w:divBdr>
    </w:div>
    <w:div w:id="1632595549">
      <w:bodyDiv w:val="1"/>
      <w:marLeft w:val="0"/>
      <w:marRight w:val="0"/>
      <w:marTop w:val="0"/>
      <w:marBottom w:val="0"/>
      <w:divBdr>
        <w:top w:val="none" w:sz="0" w:space="0" w:color="auto"/>
        <w:left w:val="none" w:sz="0" w:space="0" w:color="auto"/>
        <w:bottom w:val="none" w:sz="0" w:space="0" w:color="auto"/>
        <w:right w:val="none" w:sz="0" w:space="0" w:color="auto"/>
      </w:divBdr>
    </w:div>
    <w:div w:id="1753820281">
      <w:bodyDiv w:val="1"/>
      <w:marLeft w:val="0"/>
      <w:marRight w:val="0"/>
      <w:marTop w:val="0"/>
      <w:marBottom w:val="0"/>
      <w:divBdr>
        <w:top w:val="none" w:sz="0" w:space="0" w:color="auto"/>
        <w:left w:val="none" w:sz="0" w:space="0" w:color="auto"/>
        <w:bottom w:val="none" w:sz="0" w:space="0" w:color="auto"/>
        <w:right w:val="none" w:sz="0" w:space="0" w:color="auto"/>
      </w:divBdr>
    </w:div>
    <w:div w:id="1923023813">
      <w:bodyDiv w:val="1"/>
      <w:marLeft w:val="0"/>
      <w:marRight w:val="0"/>
      <w:marTop w:val="0"/>
      <w:marBottom w:val="0"/>
      <w:divBdr>
        <w:top w:val="none" w:sz="0" w:space="0" w:color="auto"/>
        <w:left w:val="none" w:sz="0" w:space="0" w:color="auto"/>
        <w:bottom w:val="none" w:sz="0" w:space="0" w:color="auto"/>
        <w:right w:val="none" w:sz="0" w:space="0" w:color="auto"/>
      </w:divBdr>
    </w:div>
    <w:div w:id="1940916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3</TotalTime>
  <Pages>1</Pages>
  <Words>5408</Words>
  <Characters>29747</Characters>
  <Application>Microsoft Office Word</Application>
  <DocSecurity>0</DocSecurity>
  <Lines>247</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UC</dc:creator>
  <cp:keywords/>
  <dc:description/>
  <cp:lastModifiedBy>Hp</cp:lastModifiedBy>
  <cp:revision>5</cp:revision>
  <dcterms:created xsi:type="dcterms:W3CDTF">2025-08-27T20:40:00Z</dcterms:created>
  <dcterms:modified xsi:type="dcterms:W3CDTF">2025-10-01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aiyPn7e"/&gt;&lt;style id="http://www.zotero.org/styles/iso690-numeric-brackets-cs" hasBibliography="1" bibliographyStyleHasBeenSet="1"/&gt;&lt;prefs&gt;&lt;pref name="fieldType" value="Field"/&gt;&lt;/prefs&gt;&lt;/data&gt;</vt:lpwstr>
  </property>
</Properties>
</file>